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commentRangeEnd w:id="5"/>
      <w:r w:rsidR="009D29E4">
        <w:rPr>
          <w:rStyle w:val="CommentReference"/>
        </w:rPr>
        <w:commentReference w:id="4"/>
      </w:r>
      <w:r w:rsidR="00AB6A17">
        <w:rPr>
          <w:rStyle w:val="CommentReference"/>
        </w:rPr>
        <w:commentReference w:id="5"/>
      </w:r>
    </w:p>
    <w:p w14:paraId="623838CE" w14:textId="3469EE36" w:rsidR="00A844AC" w:rsidRDefault="00A844AC" w:rsidP="002645EA">
      <w:pPr>
        <w:spacing w:line="360" w:lineRule="auto"/>
        <w:jc w:val="both"/>
        <w:rPr>
          <w:rFonts w:ascii="Verdana" w:hAnsi="Verdana"/>
        </w:rPr>
      </w:pPr>
      <w:r w:rsidRPr="00A844AC">
        <w:rPr>
          <w:rFonts w:ascii="Verdana" w:hAnsi="Verdana"/>
        </w:rPr>
        <w:t xml:space="preserve">Dynamic </w:t>
      </w:r>
      <w:r w:rsidR="009C6238">
        <w:rPr>
          <w:rFonts w:ascii="Verdana" w:hAnsi="Verdana"/>
        </w:rPr>
        <w:t>magnetic resonance imaging (</w:t>
      </w:r>
      <w:r w:rsidRPr="00A844AC">
        <w:rPr>
          <w:rFonts w:ascii="Verdana" w:hAnsi="Verdana"/>
        </w:rPr>
        <w:t>MRI</w:t>
      </w:r>
      <w:ins w:id="6" w:author="Brisson, Nicholas" w:date="2025-01-14T19:50:00Z">
        <w:r w:rsidR="009C6238">
          <w:rPr>
            <w:rFonts w:ascii="Verdana" w:hAnsi="Verdana"/>
          </w:rPr>
          <w:t>)</w:t>
        </w:r>
      </w:ins>
      <w:r w:rsidRPr="00A844AC">
        <w:rPr>
          <w:rFonts w:ascii="Verdana" w:hAnsi="Verdana"/>
        </w:rPr>
        <w:t xml:space="preserve"> enables in vivo </w:t>
      </w:r>
      <w:r w:rsidR="00D52D69">
        <w:rPr>
          <w:rFonts w:ascii="Verdana" w:hAnsi="Verdana"/>
        </w:rPr>
        <w:t>imaging</w:t>
      </w:r>
      <w:r w:rsidR="00D52D69" w:rsidRPr="00A844AC">
        <w:rPr>
          <w:rFonts w:ascii="Verdana" w:hAnsi="Verdana"/>
        </w:rPr>
        <w:t xml:space="preserve"> </w:t>
      </w:r>
      <w:r w:rsidRPr="00A844AC">
        <w:rPr>
          <w:rFonts w:ascii="Verdana" w:hAnsi="Verdana"/>
        </w:rPr>
        <w:t xml:space="preserve">of bone motion during knee movement, but quantifying this </w:t>
      </w:r>
      <w:r w:rsidR="009C6238">
        <w:rPr>
          <w:rFonts w:ascii="Verdana" w:hAnsi="Verdana"/>
        </w:rPr>
        <w:t xml:space="preserve">joint </w:t>
      </w:r>
      <w:r w:rsidRPr="00A844AC">
        <w:rPr>
          <w:rFonts w:ascii="Verdana" w:hAnsi="Verdana"/>
        </w:rPr>
        <w:t xml:space="preserve">motion from imaging data remains challenging. This study aimed to develop and validate a semi-automated pipeline to track </w:t>
      </w:r>
      <w:r w:rsidR="009C6238">
        <w:rPr>
          <w:rFonts w:ascii="Verdana" w:hAnsi="Verdana"/>
        </w:rPr>
        <w:t xml:space="preserve">relative </w:t>
      </w:r>
      <w:r w:rsidRPr="00A844AC">
        <w:rPr>
          <w:rFonts w:ascii="Verdana" w:hAnsi="Verdana"/>
        </w:rPr>
        <w:t>femoral and tibial motion</w:t>
      </w:r>
      <w:ins w:id="7" w:author="Brisson, Nicholas" w:date="2025-01-14T19:50:00Z">
        <w:r w:rsidR="009C6238">
          <w:rPr>
            <w:rFonts w:ascii="Verdana" w:hAnsi="Verdana"/>
          </w:rPr>
          <w:t>,</w:t>
        </w:r>
      </w:ins>
      <w:r w:rsidRPr="00A844AC">
        <w:rPr>
          <w:rFonts w:ascii="Verdana" w:hAnsi="Verdana"/>
        </w:rPr>
        <w:t xml:space="preserve"> and extract motion parameters from sagittal plane CINE MRI </w:t>
      </w:r>
      <w:r w:rsidR="009C6238">
        <w:rPr>
          <w:rFonts w:ascii="Verdana" w:hAnsi="Verdana"/>
        </w:rPr>
        <w:t xml:space="preserve">scans </w:t>
      </w:r>
      <w:r w:rsidRPr="00A844AC">
        <w:rPr>
          <w:rFonts w:ascii="Verdana" w:hAnsi="Verdana"/>
        </w:rPr>
        <w:t xml:space="preserve">during </w:t>
      </w:r>
      <w:r w:rsidR="009C6238">
        <w:rPr>
          <w:rFonts w:ascii="Verdana" w:hAnsi="Verdana"/>
        </w:rPr>
        <w:t xml:space="preserve">active knee </w:t>
      </w:r>
      <w:r w:rsidRPr="00A844AC">
        <w:rPr>
          <w:rFonts w:ascii="Verdana" w:hAnsi="Verdana"/>
        </w:rPr>
        <w:t xml:space="preserve">flexion-extension </w:t>
      </w:r>
      <w:r w:rsidR="009C6238">
        <w:rPr>
          <w:rFonts w:ascii="Verdana" w:hAnsi="Verdana"/>
        </w:rPr>
        <w:t>movement</w:t>
      </w:r>
      <w:r w:rsidRPr="00A844AC">
        <w:rPr>
          <w:rFonts w:ascii="Verdana" w:hAnsi="Verdana"/>
        </w:rPr>
        <w:t xml:space="preserve">. </w:t>
      </w:r>
      <w:r w:rsidR="00D52D69">
        <w:rPr>
          <w:rFonts w:ascii="Verdana" w:hAnsi="Verdana"/>
        </w:rPr>
        <w:t>The</w:t>
      </w:r>
      <w:r w:rsidR="009C6238">
        <w:rPr>
          <w:rFonts w:ascii="Verdana" w:hAnsi="Verdana"/>
        </w:rPr>
        <w:t xml:space="preserve"> presented</w:t>
      </w:r>
      <w:r w:rsidR="00D52D69" w:rsidRPr="00A844AC">
        <w:rPr>
          <w:rFonts w:ascii="Verdana" w:hAnsi="Verdana"/>
        </w:rPr>
        <w:t xml:space="preserve"> </w:t>
      </w:r>
      <w:r w:rsidRPr="00A844AC">
        <w:rPr>
          <w:rFonts w:ascii="Verdana" w:hAnsi="Verdana"/>
        </w:rPr>
        <w:t xml:space="preserve">method combines Canny edge detection and connected-component labeling with frame-to-frame transformation optimization to track bone boundaries. 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Pr="00A844AC">
        <w:rPr>
          <w:rFonts w:ascii="Verdana" w:hAnsi="Verdana"/>
        </w:rPr>
        <w:t>using a</w:t>
      </w:r>
      <w:r w:rsidR="009C6238">
        <w:rPr>
          <w:rFonts w:ascii="Verdana" w:hAnsi="Verdana"/>
        </w:rPr>
        <w:t xml:space="preserve"> dedicated</w:t>
      </w:r>
      <w:r w:rsidRPr="00A844AC">
        <w:rPr>
          <w:rFonts w:ascii="Verdana" w:hAnsi="Verdana"/>
        </w:rPr>
        <w:t xml:space="preserve"> MRI-compatible device</w:t>
      </w:r>
      <w:r w:rsidR="009C6238">
        <w:rPr>
          <w:rFonts w:ascii="Verdana" w:hAnsi="Verdana"/>
        </w:rPr>
        <w:t>. R</w:t>
      </w:r>
      <w:r w:rsidRPr="00A844AC">
        <w:rPr>
          <w:rFonts w:ascii="Verdana" w:hAnsi="Verdana"/>
        </w:rPr>
        <w:t>esults</w:t>
      </w:r>
      <w:r w:rsidR="009C6238">
        <w:rPr>
          <w:rFonts w:ascii="Verdana" w:hAnsi="Verdana"/>
        </w:rPr>
        <w:t xml:space="preserve"> of the </w:t>
      </w:r>
      <w:r w:rsidR="009C6238" w:rsidRPr="009C6238">
        <w:rPr>
          <w:rFonts w:ascii="Verdana" w:hAnsi="Verdana"/>
          <w:highlight w:val="yellow"/>
          <w:rPrChange w:id="8" w:author="Brisson, Nicholas" w:date="2025-01-14T19:53:00Z">
            <w:rPr>
              <w:rFonts w:ascii="Verdana" w:hAnsi="Verdana"/>
            </w:rPr>
          </w:rPrChange>
        </w:rPr>
        <w:t>[XXX analysis – what parameters specifically?]</w:t>
      </w:r>
      <w:r w:rsidRPr="00A844AC">
        <w:rPr>
          <w:rFonts w:ascii="Verdana" w:hAnsi="Verdana"/>
        </w:rPr>
        <w:t xml:space="preserve"> </w:t>
      </w:r>
      <w:r w:rsidR="009C6238">
        <w:rPr>
          <w:rFonts w:ascii="Verdana" w:hAnsi="Verdana"/>
        </w:rPr>
        <w:t xml:space="preserve">obtained using the </w:t>
      </w:r>
      <w:commentRangeStart w:id="9"/>
      <w:r w:rsidR="009C6238">
        <w:rPr>
          <w:rFonts w:ascii="Verdana" w:hAnsi="Verdana"/>
        </w:rPr>
        <w:t xml:space="preserve">semi-automated approach </w:t>
      </w:r>
      <w:commentRangeEnd w:id="9"/>
      <w:r w:rsidR="009C6238">
        <w:rPr>
          <w:rStyle w:val="CommentReference"/>
        </w:rPr>
        <w:commentReference w:id="9"/>
      </w:r>
      <w:r w:rsidR="009C6238">
        <w:rPr>
          <w:rFonts w:ascii="Verdana" w:hAnsi="Verdana"/>
        </w:rPr>
        <w:t xml:space="preserve">were </w:t>
      </w:r>
      <w:r w:rsidRPr="00A844AC">
        <w:rPr>
          <w:rFonts w:ascii="Verdana" w:hAnsi="Verdana"/>
        </w:rPr>
        <w:t>compared to manual segmentation. The semi-automated tracking</w:t>
      </w:r>
      <w:r w:rsidR="00232962">
        <w:rPr>
          <w:rFonts w:ascii="Verdana" w:hAnsi="Verdana"/>
        </w:rPr>
        <w:t xml:space="preserve"> method</w:t>
      </w:r>
      <w:r w:rsidRPr="00A844AC">
        <w:rPr>
          <w:rFonts w:ascii="Verdana" w:hAnsi="Verdana"/>
        </w:rPr>
        <w:t xml:space="preserve"> achieved an </w:t>
      </w:r>
      <w:commentRangeStart w:id="10"/>
      <w:r w:rsidRPr="00A844AC">
        <w:rPr>
          <w:rFonts w:ascii="Verdana" w:hAnsi="Verdana"/>
        </w:rPr>
        <w:t>average alignment error of 0.40 ± 0.02 mm for both bones</w:t>
      </w:r>
      <w:commentRangeEnd w:id="10"/>
      <w:r w:rsidR="00232962">
        <w:rPr>
          <w:rStyle w:val="CommentReference"/>
        </w:rPr>
        <w:commentReference w:id="10"/>
      </w:r>
      <w:r w:rsidRPr="00A844AC">
        <w:rPr>
          <w:rFonts w:ascii="Verdana" w:hAnsi="Verdana"/>
        </w:rPr>
        <w:t xml:space="preserve">, </w:t>
      </w:r>
      <w:commentRangeStart w:id="11"/>
      <w:r w:rsidRPr="00A844AC">
        <w:rPr>
          <w:rFonts w:ascii="Verdana" w:hAnsi="Verdana"/>
        </w:rPr>
        <w:t xml:space="preserve">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w:t>
      </w:r>
      <w:commentRangeEnd w:id="11"/>
      <w:r w:rsidR="00232962">
        <w:rPr>
          <w:rStyle w:val="CommentReference"/>
        </w:rPr>
        <w:commentReference w:id="11"/>
      </w:r>
      <w:r w:rsidRPr="00A844AC">
        <w:rPr>
          <w:rFonts w:ascii="Verdana" w:hAnsi="Verdana"/>
        </w:rPr>
        <w:t xml:space="preserve">Both approaches showed similar </w:t>
      </w:r>
      <w:r w:rsidR="00232962">
        <w:rPr>
          <w:rFonts w:ascii="Verdana" w:hAnsi="Verdana"/>
        </w:rPr>
        <w:t xml:space="preserve">relative bone </w:t>
      </w:r>
      <w:r w:rsidRPr="00A844AC">
        <w:rPr>
          <w:rFonts w:ascii="Verdana" w:hAnsi="Verdana"/>
        </w:rPr>
        <w:t xml:space="preserve">motion patterns, with </w:t>
      </w:r>
      <w:commentRangeStart w:id="12"/>
      <w:r w:rsidRPr="00A844AC">
        <w:rPr>
          <w:rFonts w:ascii="Verdana" w:hAnsi="Verdana"/>
        </w:rPr>
        <w:t xml:space="preserve">horizontal displacement </w:t>
      </w:r>
      <w:commentRangeEnd w:id="12"/>
      <w:r w:rsidR="00232962">
        <w:rPr>
          <w:rStyle w:val="CommentReference"/>
        </w:rPr>
        <w:commentReference w:id="12"/>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around 57 mm with approximately 2 mm variation through the </w:t>
      </w:r>
      <w:r w:rsidR="00C7029C">
        <w:rPr>
          <w:rFonts w:ascii="Verdana" w:hAnsi="Verdana"/>
        </w:rPr>
        <w:t xml:space="preserve">knee </w:t>
      </w:r>
      <w:r w:rsidRPr="00A844AC">
        <w:rPr>
          <w:rFonts w:ascii="Verdana" w:hAnsi="Verdana"/>
        </w:rPr>
        <w:t>motion cycle.</w:t>
      </w:r>
      <w:r w:rsidR="00BC5FD4">
        <w:rPr>
          <w:rFonts w:ascii="Verdana" w:hAnsi="Verdana"/>
        </w:rPr>
        <w:t xml:space="preserve"> </w:t>
      </w:r>
      <w:commentRangeStart w:id="13"/>
      <w:commentRangeStart w:id="14"/>
      <w:commentRangeStart w:id="15"/>
      <w:r w:rsidR="00BC5FD4">
        <w:rPr>
          <w:rFonts w:ascii="Verdana" w:hAnsi="Verdana"/>
        </w:rPr>
        <w:t>All</w:t>
      </w:r>
      <w:r w:rsidR="00BC5FD4" w:rsidRPr="00BC5FD4">
        <w:rPr>
          <w:rFonts w:ascii="Verdana" w:hAnsi="Verdana"/>
        </w:rPr>
        <w:t xml:space="preserve"> </w:t>
      </w:r>
      <w:r w:rsidR="00C7029C">
        <w:rPr>
          <w:rFonts w:ascii="Verdana" w:hAnsi="Verdana"/>
        </w:rPr>
        <w:t xml:space="preserve">bone </w:t>
      </w:r>
      <w:r w:rsidR="00BC5FD4" w:rsidRPr="00BC5FD4">
        <w:rPr>
          <w:rFonts w:ascii="Verdana" w:hAnsi="Verdana"/>
        </w:rPr>
        <w:t xml:space="preserve">displacements were defined in the </w:t>
      </w:r>
      <w:r w:rsidR="00746FE9">
        <w:rPr>
          <w:rFonts w:ascii="Verdana" w:hAnsi="Verdana"/>
        </w:rPr>
        <w:t>two-dimensional</w:t>
      </w:r>
      <w:r w:rsidR="00BC5FD4" w:rsidRPr="00BC5FD4">
        <w:rPr>
          <w:rFonts w:ascii="Verdana" w:hAnsi="Verdana"/>
        </w:rPr>
        <w:t xml:space="preserve"> image coordinate system, with the centroid of the tibial segment tracked relative to the centroid of the femoral segment</w:t>
      </w:r>
      <w:r w:rsidR="00BC5FD4" w:rsidRPr="00A844AC">
        <w:rPr>
          <w:rFonts w:ascii="Verdana" w:hAnsi="Verdana"/>
        </w:rPr>
        <w:t xml:space="preserve">. </w:t>
      </w:r>
      <w:commentRangeStart w:id="16"/>
      <w:commentRangeEnd w:id="13"/>
      <w:r w:rsidR="00D52D69">
        <w:rPr>
          <w:rStyle w:val="CommentReference"/>
        </w:rPr>
        <w:commentReference w:id="13"/>
      </w:r>
      <w:commentRangeEnd w:id="14"/>
      <w:r w:rsidR="00B61EA4">
        <w:rPr>
          <w:rStyle w:val="CommentReference"/>
        </w:rPr>
        <w:commentReference w:id="14"/>
      </w:r>
      <w:commentRangeEnd w:id="15"/>
      <w:r w:rsidR="00C7029C">
        <w:rPr>
          <w:rStyle w:val="CommentReference"/>
        </w:rPr>
        <w:commentReference w:id="15"/>
      </w:r>
      <w:r w:rsidR="00BC5FD4" w:rsidRPr="00A844AC">
        <w:rPr>
          <w:rFonts w:ascii="Verdana" w:hAnsi="Verdana"/>
        </w:rPr>
        <w:t>The</w:t>
      </w:r>
      <w:r w:rsidRPr="00A844AC">
        <w:rPr>
          <w:rFonts w:ascii="Verdana" w:hAnsi="Verdana"/>
        </w:rPr>
        <w:t xml:space="preserve"> semi-automated method demonstrated consistently smaller standard deviations in displacement measurements. </w:t>
      </w:r>
      <w:commentRangeEnd w:id="16"/>
      <w:r w:rsidR="009C0298">
        <w:rPr>
          <w:rStyle w:val="CommentReference"/>
        </w:rPr>
        <w:commentReference w:id="16"/>
      </w:r>
      <w:r w:rsidRPr="00A844AC">
        <w:rPr>
          <w:rFonts w:ascii="Verdana" w:hAnsi="Verdana"/>
        </w:rPr>
        <w:t>Th</w:t>
      </w:r>
      <w:r w:rsidR="009C0298">
        <w:rPr>
          <w:rFonts w:ascii="Verdana" w:hAnsi="Verdana"/>
        </w:rPr>
        <w:t>e</w:t>
      </w:r>
      <w:r w:rsidRPr="00A844AC">
        <w:rPr>
          <w:rFonts w:ascii="Verdana" w:hAnsi="Verdana"/>
        </w:rPr>
        <w:t xml:space="preserve"> </w:t>
      </w:r>
      <w:r w:rsidR="00D52D69">
        <w:rPr>
          <w:rFonts w:ascii="Verdana" w:hAnsi="Verdana"/>
        </w:rPr>
        <w:t xml:space="preserve">developed </w:t>
      </w:r>
      <w:r w:rsidR="009C0298">
        <w:rPr>
          <w:rFonts w:ascii="Verdana" w:hAnsi="Verdana"/>
        </w:rPr>
        <w:t xml:space="preserve">semi-automated </w:t>
      </w:r>
      <w:r w:rsidRPr="00A844AC">
        <w:rPr>
          <w:rFonts w:ascii="Verdana" w:hAnsi="Verdana"/>
        </w:rPr>
        <w:t xml:space="preserve">approach enables efficient and </w:t>
      </w:r>
      <w:commentRangeStart w:id="17"/>
      <w:r w:rsidRPr="00A844AC">
        <w:rPr>
          <w:rFonts w:ascii="Verdana" w:hAnsi="Verdana"/>
        </w:rPr>
        <w:t xml:space="preserve">reliable </w:t>
      </w:r>
      <w:commentRangeEnd w:id="17"/>
      <w:r w:rsidR="009C0298">
        <w:rPr>
          <w:rStyle w:val="CommentReference"/>
        </w:rPr>
        <w:commentReference w:id="17"/>
      </w:r>
      <w:r w:rsidRPr="00A844AC">
        <w:rPr>
          <w:rFonts w:ascii="Verdana" w:hAnsi="Verdana"/>
        </w:rPr>
        <w:t xml:space="preserve">quantification of relative bone positions during knee motion in dynamic MRI </w:t>
      </w:r>
      <w:r w:rsidR="009C0298">
        <w:rPr>
          <w:rFonts w:ascii="Verdana" w:hAnsi="Verdana"/>
        </w:rPr>
        <w:t>protocols</w:t>
      </w:r>
      <w:r w:rsidR="009C0298" w:rsidRPr="00A844AC">
        <w:rPr>
          <w:rFonts w:ascii="Verdana" w:hAnsi="Verdana"/>
        </w:rPr>
        <w:t xml:space="preserve"> </w:t>
      </w:r>
      <w:commentRangeStart w:id="18"/>
      <w:r w:rsidRPr="00A844AC">
        <w:rPr>
          <w:rFonts w:ascii="Verdana" w:hAnsi="Verdana"/>
        </w:rPr>
        <w:t>without requiring additional high-resolution reference scans, making it suitable for both research and clinical applications.</w:t>
      </w:r>
      <w:commentRangeEnd w:id="18"/>
      <w:r w:rsidR="009C0298">
        <w:rPr>
          <w:rStyle w:val="CommentReference"/>
        </w:rPr>
        <w:commentReference w:id="18"/>
      </w:r>
    </w:p>
    <w:p w14:paraId="0E7924EB" w14:textId="77777777" w:rsidR="00A844AC" w:rsidRDefault="00A844AC">
      <w:pPr>
        <w:spacing w:line="360" w:lineRule="auto"/>
        <w:rPr>
          <w:rFonts w:ascii="Verdana" w:hAnsi="Verdana"/>
        </w:rPr>
      </w:pPr>
    </w:p>
    <w:p w14:paraId="418116D0" w14:textId="48C8C249" w:rsidR="00A844AC" w:rsidRDefault="00A844AC">
      <w:pPr>
        <w:spacing w:line="360" w:lineRule="auto"/>
        <w:rPr>
          <w:ins w:id="19" w:author="Brisson, Nicholas" w:date="2025-01-14T19:48:00Z"/>
          <w:rFonts w:ascii="Verdana" w:hAnsi="Verdana"/>
        </w:rPr>
      </w:pPr>
      <w:commentRangeStart w:id="20"/>
      <w:commentRangeStart w:id="21"/>
      <w:r>
        <w:rPr>
          <w:rFonts w:ascii="Verdana" w:hAnsi="Verdana"/>
        </w:rPr>
        <w:t>Keywords:</w:t>
      </w:r>
      <w:commentRangeEnd w:id="20"/>
      <w:r>
        <w:rPr>
          <w:rStyle w:val="CommentReference"/>
        </w:rPr>
        <w:commentReference w:id="20"/>
      </w:r>
      <w:commentRangeEnd w:id="21"/>
      <w:r w:rsidR="00A22B2B">
        <w:rPr>
          <w:rStyle w:val="CommentReference"/>
        </w:rPr>
        <w:commentReference w:id="21"/>
      </w:r>
      <w:r>
        <w:rPr>
          <w:rFonts w:ascii="Verdana" w:hAnsi="Verdana"/>
        </w:rPr>
        <w:t xml:space="preserve"> </w:t>
      </w:r>
      <w:r w:rsidRPr="00A844AC">
        <w:rPr>
          <w:rFonts w:ascii="Verdana" w:hAnsi="Verdana"/>
        </w:rPr>
        <w:t xml:space="preserve">Dynamic MRI; Bone tracking; Semi-automated segmentation; Motion analysis; Knee </w:t>
      </w:r>
      <w:r w:rsidRPr="00F816B0">
        <w:rPr>
          <w:rFonts w:ascii="Verdana" w:hAnsi="Verdana"/>
          <w:highlight w:val="yellow"/>
        </w:rPr>
        <w:t>osteokinematics</w:t>
      </w:r>
    </w:p>
    <w:p w14:paraId="58D241A9" w14:textId="77777777" w:rsidR="00A22B2B" w:rsidRDefault="00A22B2B">
      <w:pPr>
        <w:spacing w:line="360" w:lineRule="auto"/>
        <w:rPr>
          <w:rFonts w:ascii="Verdana" w:hAnsi="Verdana"/>
          <w:u w:val="single"/>
        </w:rPr>
      </w:pPr>
    </w:p>
    <w:p w14:paraId="1A21410C" w14:textId="77777777" w:rsidR="00A22B2B" w:rsidRDefault="00A22B2B">
      <w:pPr>
        <w:rPr>
          <w:ins w:id="22" w:author="Brisson, Nicholas" w:date="2025-01-14T19:48:00Z"/>
          <w:rFonts w:ascii="Verdana" w:hAnsi="Verdana"/>
          <w:u w:val="single"/>
        </w:rPr>
      </w:pPr>
      <w:ins w:id="23" w:author="Brisson, Nicholas" w:date="2025-01-14T19:48:00Z">
        <w:r>
          <w:rPr>
            <w:rFonts w:ascii="Verdana" w:hAnsi="Verdana"/>
            <w:u w:val="single"/>
          </w:rPr>
          <w:br w:type="page"/>
        </w:r>
      </w:ins>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71F9543D" w:rsidR="00C00687" w:rsidRDefault="00587428">
      <w:pPr>
        <w:spacing w:line="360" w:lineRule="auto"/>
        <w:jc w:val="both"/>
        <w:rPr>
          <w:rFonts w:ascii="Verdana" w:hAnsi="Verdana"/>
        </w:rPr>
      </w:pPr>
      <w:ins w:id="24" w:author="Brisson, Nicholas" w:date="2025-01-14T20:03:00Z">
        <w:r w:rsidRPr="00587428">
          <w:rPr>
            <w:rFonts w:ascii="Verdana" w:hAnsi="Verdana"/>
            <w:highlight w:val="yellow"/>
            <w:rPrChange w:id="25" w:author="Brisson, Nicholas" w:date="2025-01-14T20:04:00Z">
              <w:rPr>
                <w:rFonts w:ascii="Verdana" w:hAnsi="Verdana"/>
              </w:rPr>
            </w:rPrChange>
          </w:rPr>
          <w:t>[you could start with a statement defining the term “</w:t>
        </w:r>
      </w:ins>
      <w:ins w:id="26" w:author="Brisson, Nicholas" w:date="2025-01-14T20:12:00Z">
        <w:r w:rsidR="008278D4">
          <w:rPr>
            <w:rFonts w:ascii="Verdana" w:hAnsi="Verdana"/>
            <w:highlight w:val="yellow"/>
          </w:rPr>
          <w:t>arthrokinematics</w:t>
        </w:r>
      </w:ins>
      <w:ins w:id="27" w:author="Brisson, Nicholas" w:date="2025-01-14T20:04:00Z">
        <w:r w:rsidRPr="00587428">
          <w:rPr>
            <w:rFonts w:ascii="Verdana" w:hAnsi="Verdana"/>
            <w:highlight w:val="yellow"/>
            <w:rPrChange w:id="28" w:author="Brisson, Nicholas" w:date="2025-01-14T20:04:00Z">
              <w:rPr>
                <w:rFonts w:ascii="Verdana" w:hAnsi="Verdana"/>
              </w:rPr>
            </w:rPrChange>
          </w:rPr>
          <w:t>” &gt;&gt; it’s the study of…]</w:t>
        </w:r>
        <w:r>
          <w:rPr>
            <w:rFonts w:ascii="Verdana" w:hAnsi="Verdana"/>
          </w:rPr>
          <w:t xml:space="preserve"> </w:t>
        </w:r>
      </w:ins>
      <w:r w:rsidR="008278D4">
        <w:rPr>
          <w:rFonts w:ascii="Verdana" w:hAnsi="Verdana"/>
        </w:rPr>
        <w:t>Studying the relative motion between the femur and tibia</w:t>
      </w:r>
      <w:r w:rsidR="006F743D">
        <w:rPr>
          <w:rFonts w:ascii="Verdana" w:hAnsi="Verdana"/>
        </w:rPr>
        <w:t xml:space="preserve"> </w:t>
      </w:r>
      <w:commentRangeStart w:id="29"/>
      <w:commentRangeStart w:id="30"/>
      <w:commentRangeStart w:id="31"/>
      <w:commentRangeStart w:id="32"/>
      <w:r w:rsidR="006F743D">
        <w:rPr>
          <w:rFonts w:ascii="Verdana" w:hAnsi="Verdana"/>
        </w:rPr>
        <w:t>(</w:t>
      </w:r>
      <w:ins w:id="33" w:author="Brisson, Nicholas" w:date="2025-01-14T20:14:00Z">
        <w:r w:rsidR="00C8344D">
          <w:rPr>
            <w:rFonts w:ascii="Verdana" w:hAnsi="Verdana"/>
          </w:rPr>
          <w:t>arthro</w:t>
        </w:r>
      </w:ins>
      <w:del w:id="34" w:author="Brisson, Nicholas" w:date="2025-01-14T20:14:00Z">
        <w:r w:rsidR="006F743D" w:rsidDel="00C8344D">
          <w:rPr>
            <w:rFonts w:ascii="Verdana" w:hAnsi="Verdana"/>
          </w:rPr>
          <w:delText>osteo</w:delText>
        </w:r>
      </w:del>
      <w:r w:rsidR="006F743D">
        <w:rPr>
          <w:rFonts w:ascii="Verdana" w:hAnsi="Verdana"/>
        </w:rPr>
        <w:t>kinematics)</w:t>
      </w:r>
      <w:r w:rsidR="008278D4">
        <w:rPr>
          <w:rFonts w:ascii="Verdana" w:hAnsi="Verdana"/>
        </w:rPr>
        <w:t xml:space="preserve"> </w:t>
      </w:r>
      <w:commentRangeEnd w:id="29"/>
      <w:r w:rsidR="006F743D">
        <w:rPr>
          <w:rStyle w:val="CommentReference"/>
        </w:rPr>
        <w:commentReference w:id="29"/>
      </w:r>
      <w:commentRangeEnd w:id="30"/>
      <w:r w:rsidR="009D29E4">
        <w:rPr>
          <w:rStyle w:val="CommentReference"/>
        </w:rPr>
        <w:commentReference w:id="30"/>
      </w:r>
      <w:commentRangeEnd w:id="31"/>
      <w:r w:rsidR="008278D4">
        <w:rPr>
          <w:rStyle w:val="CommentReference"/>
        </w:rPr>
        <w:commentReference w:id="31"/>
      </w:r>
      <w:commentRangeEnd w:id="32"/>
      <w:r w:rsidR="00570357">
        <w:rPr>
          <w:rStyle w:val="CommentReference"/>
        </w:rPr>
        <w:commentReference w:id="32"/>
      </w:r>
      <w:r w:rsidR="008278D4">
        <w:rPr>
          <w:rFonts w:ascii="Verdana" w:hAnsi="Verdana"/>
        </w:rPr>
        <w:t xml:space="preserve">during </w:t>
      </w:r>
      <w:r w:rsidR="00C8344D">
        <w:rPr>
          <w:rFonts w:ascii="Verdana" w:hAnsi="Verdana"/>
        </w:rPr>
        <w:t xml:space="preserve">gross </w:t>
      </w:r>
      <w:r w:rsidR="008278D4">
        <w:rPr>
          <w:rFonts w:ascii="Verdana" w:hAnsi="Verdana"/>
        </w:rPr>
        <w:t>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C4C95">
        <w:rPr>
          <w:rFonts w:ascii="Verdana" w:hAnsi="Verdana"/>
        </w:rPr>
        <w:instrText xml:space="preserve"> ADDIN ZOTERO_ITEM CSL_CITATION {"citationID":"tZUYJyAb","properties":{"formattedCitation":"[1\\uc0\\u8211{}3]","plainCitation":"[1–3]","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r w:rsidR="00C8344D" w:rsidRPr="002645EA">
        <w:rPr>
          <w:rFonts w:ascii="Verdana" w:hAnsi="Verdana"/>
          <w:highlight w:val="yellow"/>
        </w:rPr>
        <w:t>arthrokinematics</w:t>
      </w:r>
      <w:r w:rsidR="00C8344D">
        <w:rPr>
          <w:rFonts w:ascii="Verdana" w:hAnsi="Verdana"/>
        </w:rPr>
        <w:t xml:space="preserve"> can </w:t>
      </w:r>
      <w:r w:rsidR="00DD120A">
        <w:rPr>
          <w:rFonts w:ascii="Verdana" w:hAnsi="Verdana"/>
        </w:rPr>
        <w:t>also help</w:t>
      </w:r>
      <w:del w:id="35"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DC4C95">
        <w:rPr>
          <w:rFonts w:ascii="Verdana" w:hAnsi="Verdana"/>
        </w:rPr>
        <w:instrText xml:space="preserve"> ADDIN ZOTERO_ITEM CSL_CITATION {"citationID":"CWJqmTqq","properties":{"formattedCitation":"[4\\uc0\\u8211{}6]","plainCitation":"[4–6]","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C4C95">
        <w:rPr>
          <w:rFonts w:ascii="Cambria Math" w:hAnsi="Cambria Math" w:cs="Cambria Math"/>
        </w:rPr>
        <w:instrText>‐</w:instrText>
      </w:r>
      <w:r w:rsidR="00DC4C9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C4C95">
        <w:rPr>
          <w:rFonts w:ascii="Cambria Math" w:hAnsi="Cambria Math" w:cs="Cambria Math"/>
        </w:rPr>
        <w:instrText>‐</w:instrText>
      </w:r>
      <w:r w:rsidR="00DC4C9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sidR="008278D4">
        <w:rPr>
          <w:rFonts w:ascii="Verdana" w:hAnsi="Verdana"/>
        </w:rPr>
        <w:t xml:space="preserve">. Accurate assessment of </w:t>
      </w:r>
      <w:ins w:id="36" w:author="Brisson, Nicholas" w:date="2025-01-14T20:36:00Z">
        <w:r w:rsidR="00D214C6">
          <w:rPr>
            <w:rFonts w:ascii="Verdana" w:hAnsi="Verdana"/>
          </w:rPr>
          <w:t>arthrokinematics</w:t>
        </w:r>
        <w:r w:rsidR="00D214C6" w:rsidDel="00D214C6">
          <w:rPr>
            <w:rFonts w:ascii="Verdana" w:hAnsi="Verdana"/>
          </w:rPr>
          <w:t xml:space="preserve"> </w:t>
        </w:r>
      </w:ins>
      <w:del w:id="37" w:author="Brisson, Nicholas" w:date="2025-01-14T20:36:00Z">
        <w:r w:rsidR="008278D4" w:rsidDel="00D214C6">
          <w:rPr>
            <w:rFonts w:ascii="Verdana" w:hAnsi="Verdana"/>
          </w:rPr>
          <w:delText xml:space="preserve">osteokinematics </w:delText>
        </w:r>
      </w:del>
      <w:r w:rsidR="008278D4">
        <w:rPr>
          <w:rFonts w:ascii="Verdana" w:hAnsi="Verdana"/>
        </w:rPr>
        <w:t xml:space="preserve">aids in diagnosing and treating various knee disorders involving altered joint biomechanics, including ligament injuries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FB5295">
        <w:rPr>
          <w:rFonts w:ascii="Verdana" w:hAnsi="Verdana"/>
        </w:rPr>
        <w:fldChar w:fldCharType="begin"/>
      </w:r>
      <w:r w:rsidR="00DC4C95">
        <w:rPr>
          <w:rFonts w:ascii="Verdana" w:hAnsi="Verdana"/>
        </w:rPr>
        <w:instrText xml:space="preserve"> ADDIN ZOTERO_ITEM CSL_CITATION {"citationID":"C7drmtSF","properties":{"formattedCitation":"[7\\uc0\\u8211{}9]","plainCitation":"[7–9]","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sidR="008278D4">
        <w:rPr>
          <w:rFonts w:ascii="Verdana" w:hAnsi="Verdana"/>
        </w:rPr>
        <w:t>. These conditions often result</w:t>
      </w:r>
      <w:r w:rsidR="008278D4">
        <w:rPr>
          <w:rStyle w:val="CommentReference"/>
        </w:rPr>
        <w:t xml:space="preserve"> </w:t>
      </w:r>
      <w:r w:rsidR="008278D4">
        <w:rPr>
          <w:rFonts w:ascii="Verdana" w:hAnsi="Verdana"/>
        </w:rPr>
        <w:t xml:space="preserve">from 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dLRueUoA","properties":{"formattedCitation":"[10\\uc0\\u8211{}12]","plainCitation":"[10–12]","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sidR="008278D4">
        <w:rPr>
          <w:rFonts w:ascii="Verdana" w:hAnsi="Verdana"/>
        </w:rPr>
        <w:t xml:space="preserve">.   </w:t>
      </w:r>
    </w:p>
    <w:p w14:paraId="2E9B6E48" w14:textId="77C199C6"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DC4C95">
        <w:rPr>
          <w:rFonts w:ascii="Verdana" w:hAnsi="Verdana"/>
        </w:rPr>
        <w:instrText xml:space="preserve"> ADDIN ZOTERO_ITEM CSL_CITATION {"citationID":"PH676Lfw","properties":{"formattedCitation":"[13]","plainCitation":"[13]","noteIndex":0},"citationItems":[{"id":107,"uris":["http://zotero.org/users/13606484/items/IFJYWVSH"],"itemData":{"id":107,"type":"article-journal","abstract":"Abstract\n            MR</w:instrText>
      </w:r>
      <w:r w:rsidR="00DC4C95">
        <w:rPr>
          <w:rFonts w:ascii="Cambria Math" w:hAnsi="Cambria Math" w:cs="Cambria Math"/>
        </w:rPr>
        <w:instrText>‐</w:instrText>
      </w:r>
      <w:r w:rsidR="00DC4C9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DC4C95">
        <w:rPr>
          <w:rFonts w:ascii="Cambria Math" w:hAnsi="Cambria Math" w:cs="Cambria Math"/>
        </w:rPr>
        <w:instrText>‐</w:instrText>
      </w:r>
      <w:r w:rsidR="00DC4C95">
        <w:rPr>
          <w:rFonts w:ascii="Verdana" w:hAnsi="Verdana"/>
        </w:rPr>
        <w:instrText>dimensional MR kinematics measured from dynamic knee motion are often different from those measured in a static knee at several positions, indicating that dynamic</w:instrText>
      </w:r>
      <w:r w:rsidR="00DC4C95">
        <w:rPr>
          <w:rFonts w:ascii="Cambria Math" w:hAnsi="Cambria Math" w:cs="Cambria Math"/>
        </w:rPr>
        <w:instrText>‐</w:instrText>
      </w:r>
      <w:r w:rsidR="00DC4C95">
        <w:rPr>
          <w:rFonts w:ascii="Verdana" w:hAnsi="Verdana"/>
        </w:rPr>
        <w:instrText xml:space="preserve">based kinematics provides information that is not obtainable from static scans. Magn Reson Med, 2013. </w:instrText>
      </w:r>
      <w:r w:rsidR="00DC4C95">
        <w:rPr>
          <w:rFonts w:ascii="Verdana" w:hAnsi="Verdana" w:cs="Verdana"/>
        </w:rPr>
        <w:instrText>©</w:instrText>
      </w:r>
      <w:r w:rsidR="00DC4C9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DC4C95">
        <w:rPr>
          <w:rFonts w:ascii="Cambria Math" w:hAnsi="Cambria Math" w:cs="Cambria Math"/>
        </w:rPr>
        <w:instrText>‐</w:instrText>
      </w:r>
      <w:r w:rsidR="00DC4C95">
        <w:rPr>
          <w:rFonts w:ascii="Verdana" w:hAnsi="Verdana"/>
        </w:rPr>
        <w:instrText>based MR knee kinematics methods produce the same results as static methods?","volume":"69","author":[{"family":"Entremont","given":"Agnes G.","non-dropping-particle":"d'"},{"family":"Nordmeyer</w:instrText>
      </w:r>
      <w:r w:rsidR="00DC4C95">
        <w:rPr>
          <w:rFonts w:ascii="Cambria Math" w:hAnsi="Cambria Math" w:cs="Cambria Math"/>
        </w:rPr>
        <w:instrText>‐</w:instrText>
      </w:r>
      <w:r w:rsidR="00DC4C9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38"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DC4C95">
        <w:rPr>
          <w:rFonts w:ascii="Verdana" w:hAnsi="Verdana"/>
        </w:rPr>
        <w:instrText xml:space="preserve"> ADDIN ZOTERO_ITEM CSL_CITATION {"citationID":"jxWikQVR","properties":{"formattedCitation":"[14,15]","plainCitation":"[14,15]","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DC4C95">
        <w:rPr>
          <w:rFonts w:ascii="Verdana" w:hAnsi="Verdana"/>
        </w:rPr>
        <w:instrText xml:space="preserve"> ADDIN ZOTERO_ITEM CSL_CITATION {"citationID":"p712ZOIX","properties":{"formattedCitation":"[16,17]","plainCitation":"[16,17]","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DC4C95">
        <w:rPr>
          <w:rFonts w:ascii="Verdana" w:hAnsi="Verdana"/>
        </w:rPr>
        <w:instrText xml:space="preserve"> ADDIN ZOTERO_ITEM CSL_CITATION {"citationID":"qDHRPlJs","properties":{"formattedCitation":"[18,19]","plainCitation":"[18,19]","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r w:rsidR="00866B36" w:rsidRPr="002645EA">
        <w:rPr>
          <w:rFonts w:ascii="Verdana" w:hAnsi="Verdana"/>
          <w:highlight w:val="yellow"/>
        </w:rPr>
        <w:t>arthrokinematics</w:t>
      </w:r>
      <w:r w:rsidR="00866B36">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 resolved </w:t>
      </w:r>
      <w:r w:rsidR="00A41938" w:rsidRPr="00A41938">
        <w:rPr>
          <w:rFonts w:ascii="Verdana" w:hAnsi="Verdana"/>
          <w:highlight w:val="yellow"/>
        </w:rPr>
        <w:t>(4D)</w:t>
      </w:r>
      <w:r w:rsidR="00A41938">
        <w:rPr>
          <w:rFonts w:ascii="Verdana" w:hAnsi="Verdana"/>
        </w:rPr>
        <w:t xml:space="preserve"> images of joint</w:t>
      </w:r>
      <w:r w:rsidR="00E27156" w:rsidRPr="00E27156">
        <w:rPr>
          <w:rFonts w:ascii="Verdana" w:hAnsi="Verdana"/>
        </w:rPr>
        <w:t xml:space="preserve"> </w:t>
      </w:r>
      <w:commentRangeStart w:id="39"/>
      <w:commentRangeStart w:id="40"/>
      <w:r w:rsidR="00E27156" w:rsidRPr="00E27156">
        <w:rPr>
          <w:rFonts w:ascii="Verdana" w:hAnsi="Verdana"/>
        </w:rPr>
        <w:t>motion</w:t>
      </w:r>
      <w:commentRangeEnd w:id="39"/>
      <w:r w:rsidR="00866B36">
        <w:rPr>
          <w:rStyle w:val="CommentReference"/>
        </w:rPr>
        <w:commentReference w:id="39"/>
      </w:r>
      <w:commentRangeEnd w:id="40"/>
      <w:r w:rsidR="00A41938">
        <w:rPr>
          <w:rStyle w:val="CommentReference"/>
        </w:rPr>
        <w:commentReference w:id="40"/>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41"/>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DC4C95">
        <w:rPr>
          <w:rFonts w:ascii="Verdana" w:hAnsi="Verdana"/>
        </w:rPr>
        <w:instrText xml:space="preserve"> ADDIN ZOTERO_ITEM CSL_CITATION {"citationID":"rOYGF7Qp","properties":{"formattedCitation":"[18\\uc0\\u8211{}20]","plainCitation":"[18–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DC4C95">
        <w:rPr>
          <w:rFonts w:ascii="Cambria Math" w:hAnsi="Cambria Math" w:cs="Cambria Math"/>
        </w:rPr>
        <w:instrText>‐</w:instrText>
      </w:r>
      <w:r w:rsidR="00DC4C9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C4C95">
        <w:rPr>
          <w:rFonts w:ascii="Cambria Math" w:hAnsi="Cambria Math" w:cs="Cambria Math"/>
        </w:rPr>
        <w:instrText>‐</w:instrText>
      </w:r>
      <w:r w:rsidR="00DC4C95">
        <w:rPr>
          <w:rFonts w:ascii="Verdana" w:hAnsi="Verdana"/>
        </w:rPr>
        <w:instrText>echo sequence in conjunction with vastly under</w:instrText>
      </w:r>
      <w:r w:rsidR="00DC4C95">
        <w:rPr>
          <w:rFonts w:ascii="Cambria Math" w:hAnsi="Cambria Math" w:cs="Cambria Math"/>
        </w:rPr>
        <w:instrText>‐</w:instrText>
      </w:r>
      <w:r w:rsidR="00DC4C95">
        <w:rPr>
          <w:rFonts w:ascii="Verdana" w:hAnsi="Verdana"/>
        </w:rPr>
        <w:instrText>sampled isotropic projection reconstruction. Knee angle was simultaneously monitored and used retrospectively to sort images into 60 frames over the motion cycle. High</w:instrText>
      </w:r>
      <w:r w:rsidR="00DC4C95">
        <w:rPr>
          <w:rFonts w:ascii="Cambria Math" w:hAnsi="Cambria Math" w:cs="Cambria Math"/>
        </w:rPr>
        <w:instrText>‐</w:instrText>
      </w:r>
      <w:r w:rsidR="00DC4C95">
        <w:rPr>
          <w:rFonts w:ascii="Verdana" w:hAnsi="Verdana"/>
        </w:rPr>
        <w:instrText>resolution static knee images were acquired and segmented to create subject</w:instrText>
      </w:r>
      <w:r w:rsidR="00DC4C95">
        <w:rPr>
          <w:rFonts w:ascii="Cambria Math" w:hAnsi="Cambria Math" w:cs="Cambria Math"/>
        </w:rPr>
        <w:instrText>‐</w:instrText>
      </w:r>
      <w:r w:rsidR="00DC4C95">
        <w:rPr>
          <w:rFonts w:ascii="Verdana" w:hAnsi="Verdana"/>
        </w:rPr>
        <w:instrText>specific models of the femur and tibia. At each time frame, bone positions and orientations were determined by automatically registering the skeletal models to the dynamic images. Three</w:instrText>
      </w:r>
      <w:r w:rsidR="00DC4C95">
        <w:rPr>
          <w:rFonts w:ascii="Cambria Math" w:hAnsi="Cambria Math" w:cs="Cambria Math"/>
        </w:rPr>
        <w:instrText>‐</w:instrText>
      </w:r>
      <w:r w:rsidR="00DC4C95">
        <w:rPr>
          <w:rFonts w:ascii="Verdana" w:hAnsi="Verdana"/>
        </w:rPr>
        <w:instrText xml:space="preserve">dimensional tibiofemoral translations and rotations were consistent across healthy subjects. Internal tibia rotations of 7.8 </w:instrText>
      </w:r>
      <w:r w:rsidR="00DC4C95">
        <w:rPr>
          <w:rFonts w:ascii="Verdana" w:hAnsi="Verdana" w:cs="Verdana"/>
        </w:rPr>
        <w:instrText>±</w:instrText>
      </w:r>
      <w:r w:rsidR="00DC4C95">
        <w:rPr>
          <w:rFonts w:ascii="Verdana" w:hAnsi="Verdana"/>
        </w:rPr>
        <w:instrText xml:space="preserve"> 3.5</w:instrText>
      </w:r>
      <w:r w:rsidR="00DC4C95">
        <w:rPr>
          <w:rFonts w:ascii="Verdana" w:hAnsi="Verdana" w:cs="Verdana"/>
        </w:rPr>
        <w:instrText>°</w:instrText>
      </w:r>
      <w:r w:rsidR="00DC4C95">
        <w:rPr>
          <w:rFonts w:ascii="Verdana" w:hAnsi="Verdana"/>
        </w:rPr>
        <w:instrText xml:space="preserve"> were present with 35.8 </w:instrText>
      </w:r>
      <w:r w:rsidR="00DC4C95">
        <w:rPr>
          <w:rFonts w:ascii="Verdana" w:hAnsi="Verdana" w:cs="Verdana"/>
        </w:rPr>
        <w:instrText>±</w:instrText>
      </w:r>
      <w:r w:rsidR="00DC4C95">
        <w:rPr>
          <w:rFonts w:ascii="Verdana" w:hAnsi="Verdana"/>
        </w:rPr>
        <w:instrText xml:space="preserve"> 3.8</w:instrText>
      </w:r>
      <w:r w:rsidR="00DC4C95">
        <w:rPr>
          <w:rFonts w:ascii="Verdana" w:hAnsi="Verdana" w:cs="Verdana"/>
        </w:rPr>
        <w:instrText>°</w:instrText>
      </w:r>
      <w:r w:rsidR="00DC4C95">
        <w:rPr>
          <w:rFonts w:ascii="Verdana" w:hAnsi="Verdana"/>
        </w:rPr>
        <w:instrText xml:space="preserve"> of knee flexion, a pattern consistent with knee kinematic measures during walking. We conclude that vastly under</w:instrText>
      </w:r>
      <w:r w:rsidR="00DC4C95">
        <w:rPr>
          <w:rFonts w:ascii="Cambria Math" w:hAnsi="Cambria Math" w:cs="Cambria Math"/>
        </w:rPr>
        <w:instrText>‐</w:instrText>
      </w:r>
      <w:r w:rsidR="00DC4C9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41"/>
      <w:r w:rsidR="00277B90">
        <w:rPr>
          <w:rStyle w:val="CommentReference"/>
        </w:rPr>
        <w:commentReference w:id="41"/>
      </w:r>
      <w:ins w:id="42" w:author="Brisson, Nicholas" w:date="2025-01-14T21:07:00Z">
        <w:r w:rsidR="00B5529C">
          <w:rPr>
            <w:rFonts w:ascii="Verdana" w:hAnsi="Verdana"/>
          </w:rPr>
          <w:t xml:space="preserve"> </w:t>
        </w:r>
        <w:r w:rsidR="00B5529C" w:rsidRPr="00B5529C">
          <w:rPr>
            <w:rFonts w:ascii="Verdana" w:hAnsi="Verdana"/>
            <w:highlight w:val="yellow"/>
            <w:rPrChange w:id="43" w:author="Brisson, Nicholas" w:date="2025-01-14T21:08:00Z">
              <w:rPr>
                <w:rFonts w:ascii="Verdana" w:hAnsi="Verdana"/>
              </w:rPr>
            </w:rPrChange>
          </w:rPr>
          <w:t>[</w:t>
        </w:r>
      </w:ins>
      <w:ins w:id="44" w:author="Brisson, Nicholas" w:date="2025-01-14T21:08:00Z">
        <w:r w:rsidR="00B5529C" w:rsidRPr="00B5529C">
          <w:rPr>
            <w:rFonts w:ascii="Verdana" w:hAnsi="Verdana"/>
            <w:highlight w:val="yellow"/>
            <w:rPrChange w:id="45" w:author="Brisson, Nicholas" w:date="2025-01-14T21:08:00Z">
              <w:rPr>
                <w:rFonts w:ascii="Verdana" w:hAnsi="Verdana"/>
              </w:rPr>
            </w:rPrChange>
          </w:rPr>
          <w:t>Similarly</w:t>
        </w:r>
      </w:ins>
      <w:ins w:id="46" w:author="Brisson, Nicholas" w:date="2025-01-14T21:07:00Z">
        <w:r w:rsidR="00B5529C" w:rsidRPr="00B5529C">
          <w:rPr>
            <w:rFonts w:ascii="Verdana" w:hAnsi="Verdana"/>
            <w:highlight w:val="yellow"/>
            <w:rPrChange w:id="47" w:author="Brisson, Nicholas" w:date="2025-01-14T21:08:00Z">
              <w:rPr>
                <w:rFonts w:ascii="Verdana" w:hAnsi="Verdana"/>
              </w:rPr>
            </w:rPrChange>
          </w:rPr>
          <w:t>, another common method is …XXX]</w:t>
        </w:r>
      </w:ins>
      <w:ins w:id="48" w:author="Brisson, Nicholas" w:date="2025-01-14T21:08:00Z">
        <w:r w:rsidR="00B5529C" w:rsidRPr="00B5529C">
          <w:rPr>
            <w:rFonts w:ascii="Verdana" w:hAnsi="Verdana"/>
            <w:highlight w:val="yellow"/>
            <w:rPrChange w:id="49" w:author="Brisson, Nicholas" w:date="2025-01-14T21:08:00Z">
              <w:rPr>
                <w:rFonts w:ascii="Verdana" w:hAnsi="Verdana"/>
              </w:rPr>
            </w:rPrChange>
          </w:rPr>
          <w:t>, which allows for YY, but necessitates complex registration methods and ZZZ…]</w:t>
        </w:r>
      </w:ins>
    </w:p>
    <w:p w14:paraId="12C3A659" w14:textId="746CAA90"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commentRangeStart w:id="50"/>
      <w:r w:rsidR="00E8789C">
        <w:rPr>
          <w:rFonts w:ascii="Verdana" w:hAnsi="Verdana"/>
        </w:rPr>
        <w:t>consistently</w:t>
      </w:r>
      <w:r w:rsidR="00E8789C" w:rsidRPr="004462A8">
        <w:rPr>
          <w:rFonts w:ascii="Verdana" w:hAnsi="Verdana"/>
        </w:rPr>
        <w:t xml:space="preserve"> </w:t>
      </w:r>
      <w:commentRangeEnd w:id="50"/>
      <w:r w:rsidR="00E8789C">
        <w:rPr>
          <w:rStyle w:val="CommentReference"/>
        </w:rPr>
        <w:commentReference w:id="50"/>
      </w:r>
      <w:r w:rsidR="00E8789C" w:rsidRPr="004462A8">
        <w:rPr>
          <w:rFonts w:ascii="Verdana" w:hAnsi="Verdana"/>
        </w:rPr>
        <w:t>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w:t>
      </w:r>
      <w:r>
        <w:rPr>
          <w:rFonts w:ascii="Verdana" w:hAnsi="Verdana"/>
        </w:rPr>
        <w:lastRenderedPageBreak/>
        <w:t xml:space="preserve">using a custom MRI-compatible knee motion and loading device. A secondary aim was to subsequently use </w:t>
      </w:r>
      <w:proofErr w:type="gramStart"/>
      <w:r>
        <w:rPr>
          <w:rFonts w:ascii="Verdana" w:hAnsi="Verdana"/>
        </w:rPr>
        <w:t>the</w:t>
      </w:r>
      <w:r w:rsidR="00B44869">
        <w:rPr>
          <w:rFonts w:ascii="Verdana" w:hAnsi="Verdana"/>
        </w:rPr>
        <w:t xml:space="preserve"> processed</w:t>
      </w:r>
      <w:proofErr w:type="gramEnd"/>
      <w:r>
        <w:rPr>
          <w:rFonts w:ascii="Verdana" w:hAnsi="Verdana"/>
        </w:rPr>
        <w:t xml:space="preserve"> data to measure </w:t>
      </w:r>
      <w:r w:rsidR="00E8789C" w:rsidRPr="00955867">
        <w:rPr>
          <w:rFonts w:ascii="Verdana" w:hAnsi="Verdana"/>
          <w:highlight w:val="yellow"/>
        </w:rPr>
        <w:t>arthrokinematic</w:t>
      </w:r>
      <w:r w:rsidRPr="00955867">
        <w:rPr>
          <w:rFonts w:ascii="Verdana" w:hAnsi="Verdana"/>
          <w:highlight w:val="yellow"/>
        </w:rPr>
        <w:t>s</w:t>
      </w:r>
      <w:r>
        <w:rPr>
          <w:rFonts w:ascii="Verdana" w:hAnsi="Verdana"/>
        </w:rPr>
        <w:t xml:space="preserve">, more specifically, </w:t>
      </w:r>
      <w:r w:rsidR="00741B7D">
        <w:rPr>
          <w:rFonts w:ascii="Verdana" w:hAnsi="Verdana"/>
        </w:rPr>
        <w:t>the relative</w:t>
      </w:r>
      <w:r w:rsidR="008278D4">
        <w:rPr>
          <w:rFonts w:ascii="Verdana" w:hAnsi="Verdana"/>
        </w:rPr>
        <w:t xml:space="preserve"> motion </w:t>
      </w:r>
      <w:r w:rsidR="00741B7D">
        <w:rPr>
          <w:rFonts w:ascii="Verdana" w:hAnsi="Verdana"/>
        </w:rPr>
        <w:t xml:space="preserve">between the </w:t>
      </w:r>
      <w:commentRangeStart w:id="51"/>
      <w:r w:rsidR="00741B7D">
        <w:rPr>
          <w:rFonts w:ascii="Verdana" w:hAnsi="Verdana"/>
        </w:rPr>
        <w:t>proximal tibia</w:t>
      </w:r>
      <w:r w:rsidR="00E8789C">
        <w:rPr>
          <w:rFonts w:ascii="Verdana" w:hAnsi="Verdana"/>
        </w:rPr>
        <w:t xml:space="preserve"> and distal femur </w:t>
      </w:r>
      <w:commentRangeEnd w:id="51"/>
      <w:r w:rsidR="00E8789C">
        <w:rPr>
          <w:rStyle w:val="CommentReference"/>
        </w:rPr>
        <w:commentReference w:id="51"/>
      </w:r>
      <w:r w:rsidR="00741B7D">
        <w:rPr>
          <w:rFonts w:ascii="Verdana" w:hAnsi="Verdana"/>
        </w:rPr>
        <w:t xml:space="preserve"> </w:t>
      </w:r>
      <w:r>
        <w:rPr>
          <w:rFonts w:ascii="Verdana" w:hAnsi="Verdana"/>
        </w:rPr>
        <w:t xml:space="preserve"> during the knee flexion-extension movement.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DC4C95">
        <w:rPr>
          <w:rFonts w:ascii="Verdana" w:hAnsi="Verdana"/>
        </w:rPr>
        <w:instrText xml:space="preserve"> ADDIN ZOTERO_ITEM CSL_CITATION {"citationID":"p4vCncNo","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DC4C95" w:rsidRPr="00DC4C95">
        <w:rPr>
          <w:rFonts w:ascii="Verdana" w:hAnsi="Verdana"/>
        </w:rPr>
        <w:t>[21]</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382E44">
        <w:rPr>
          <w:rFonts w:ascii="Verdana" w:hAnsi="Verdana"/>
        </w:rPr>
        <w:instrText xml:space="preserve"> ADDIN ZOTERO_ITEM CSL_CITATION {"citationID":"QiAS0M9U","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382E44" w:rsidRPr="00382E44">
        <w:rPr>
          <w:rFonts w:ascii="Verdana" w:hAnsi="Verdana"/>
        </w:rPr>
        <w:t>[22]</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commentRangeStart w:id="52"/>
      <w:r w:rsidR="004462A8">
        <w:rPr>
          <w:rFonts w:ascii="Verdana" w:hAnsi="Verdana"/>
        </w:rPr>
        <w:t>quantification of their relative horizontal and vertical displacements</w:t>
      </w:r>
      <w:r w:rsidR="008278D4">
        <w:rPr>
          <w:rFonts w:ascii="Verdana" w:hAnsi="Verdana"/>
        </w:rPr>
        <w:t xml:space="preserve">. </w:t>
      </w:r>
      <w:commentRangeEnd w:id="52"/>
      <w:r>
        <w:rPr>
          <w:rStyle w:val="CommentReference"/>
        </w:rPr>
        <w:commentReference w:id="52"/>
      </w:r>
      <w:commentRangeStart w:id="53"/>
      <w:r w:rsidR="008278D4">
        <w:rPr>
          <w:rFonts w:ascii="Verdana" w:hAnsi="Verdana"/>
        </w:rPr>
        <w:t xml:space="preserve">Unlike methods requiring </w:t>
      </w:r>
      <w:r w:rsidR="00746FE9">
        <w:rPr>
          <w:rFonts w:ascii="Verdana" w:hAnsi="Verdana"/>
        </w:rPr>
        <w:t xml:space="preserve">three-dimensional </w:t>
      </w:r>
      <w:r w:rsidR="008278D4">
        <w:rPr>
          <w:rFonts w:ascii="Verdana" w:hAnsi="Verdana"/>
        </w:rPr>
        <w:t>bone models</w:t>
      </w:r>
      <w:ins w:id="54" w:author="Brisson, Nicholas" w:date="2025-01-14T21:27:00Z">
        <w:r w:rsidR="00482B7B">
          <w:rPr>
            <w:rFonts w:ascii="Verdana" w:hAnsi="Verdana"/>
          </w:rPr>
          <w:t xml:space="preserve"> </w:t>
        </w:r>
        <w:r w:rsidR="00482B7B" w:rsidRPr="00482B7B">
          <w:rPr>
            <w:rFonts w:ascii="Verdana" w:hAnsi="Verdana"/>
            <w:highlight w:val="yellow"/>
            <w:rPrChange w:id="55" w:author="Brisson, Nicholas" w:date="2025-01-14T21:28:00Z">
              <w:rPr>
                <w:rFonts w:ascii="Verdana" w:hAnsi="Verdana"/>
              </w:rPr>
            </w:rPrChange>
          </w:rPr>
          <w:t>[or complex XXX</w:t>
        </w:r>
      </w:ins>
      <w:ins w:id="56" w:author="Brisson, Nicholas" w:date="2025-01-14T21:28:00Z">
        <w:r w:rsidR="00482B7B" w:rsidRPr="00482B7B">
          <w:rPr>
            <w:rFonts w:ascii="Verdana" w:hAnsi="Verdana"/>
            <w:highlight w:val="yellow"/>
            <w:rPrChange w:id="57" w:author="Brisson, Nicholas" w:date="2025-01-14T21:28:00Z">
              <w:rPr>
                <w:rFonts w:ascii="Verdana" w:hAnsi="Verdana"/>
              </w:rPr>
            </w:rPrChange>
          </w:rPr>
          <w:t>]</w:t>
        </w:r>
      </w:ins>
      <w:r w:rsidR="008278D4">
        <w:rPr>
          <w:rFonts w:ascii="Verdana" w:hAnsi="Verdana"/>
        </w:rPr>
        <w:t xml:space="preserve">, our technique 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A82462">
        <w:rPr>
          <w:rFonts w:ascii="Verdana" w:hAnsi="Verdana"/>
        </w:rPr>
        <w:t xml:space="preserve"> </w:t>
      </w:r>
      <w:commentRangeEnd w:id="53"/>
      <w:r w:rsidR="00482B7B">
        <w:rPr>
          <w:rStyle w:val="CommentReference"/>
        </w:rPr>
        <w:commentReference w:id="53"/>
      </w:r>
      <w:commentRangeStart w:id="58"/>
      <w:r w:rsidR="004462A8" w:rsidRPr="004462A8">
        <w:rPr>
          <w:rFonts w:ascii="Verdana" w:hAnsi="Verdana"/>
        </w:rPr>
        <w:t xml:space="preserve">We also evaluate </w:t>
      </w:r>
      <w:commentRangeStart w:id="59"/>
      <w:r w:rsidR="004462A8" w:rsidRPr="004462A8">
        <w:rPr>
          <w:rFonts w:ascii="Verdana" w:hAnsi="Verdana"/>
        </w:rPr>
        <w:t xml:space="preserve">measurement </w:t>
      </w:r>
      <w:commentRangeStart w:id="60"/>
      <w:r w:rsidR="004462A8" w:rsidRPr="004462A8">
        <w:rPr>
          <w:rFonts w:ascii="Verdana" w:hAnsi="Verdana"/>
        </w:rPr>
        <w:t xml:space="preserve">precision </w:t>
      </w:r>
      <w:commentRangeEnd w:id="60"/>
      <w:r w:rsidR="0073669A">
        <w:rPr>
          <w:rStyle w:val="CommentReference"/>
        </w:rPr>
        <w:commentReference w:id="60"/>
      </w:r>
      <w:commentRangeEnd w:id="59"/>
      <w:r w:rsidR="00AE6247">
        <w:rPr>
          <w:rStyle w:val="CommentReference"/>
        </w:rPr>
        <w:commentReference w:id="59"/>
      </w:r>
      <w:r w:rsidR="004462A8" w:rsidRPr="004462A8">
        <w:rPr>
          <w:rFonts w:ascii="Verdana" w:hAnsi="Verdana"/>
        </w:rPr>
        <w:t xml:space="preserve">and processing time by comparing our pipeline with </w:t>
      </w:r>
      <w:r w:rsidR="00AE6247">
        <w:rPr>
          <w:rFonts w:ascii="Verdana" w:hAnsi="Verdana"/>
        </w:rPr>
        <w:t xml:space="preserve">a </w:t>
      </w:r>
      <w:r w:rsidR="004462A8" w:rsidRPr="004462A8">
        <w:rPr>
          <w:rFonts w:ascii="Verdana" w:hAnsi="Verdana"/>
        </w:rPr>
        <w:t xml:space="preserve">manual segmentation </w:t>
      </w:r>
      <w:commentRangeStart w:id="61"/>
      <w:r w:rsidR="004462A8" w:rsidRPr="004462A8">
        <w:rPr>
          <w:rFonts w:ascii="Verdana" w:hAnsi="Verdana"/>
        </w:rPr>
        <w:t>approach</w:t>
      </w:r>
      <w:commentRangeEnd w:id="61"/>
      <w:r w:rsidR="00AE6247">
        <w:rPr>
          <w:rStyle w:val="CommentReference"/>
        </w:rPr>
        <w:commentReference w:id="61"/>
      </w:r>
      <w:r w:rsidR="004462A8" w:rsidRPr="004462A8">
        <w:rPr>
          <w:rFonts w:ascii="Verdana" w:hAnsi="Verdana"/>
        </w:rPr>
        <w:t xml:space="preserve">. </w:t>
      </w:r>
      <w:commentRangeEnd w:id="58"/>
      <w:r w:rsidR="00536D75">
        <w:rPr>
          <w:rStyle w:val="CommentReference"/>
        </w:rPr>
        <w:commentReference w:id="58"/>
      </w:r>
      <w:commentRangeStart w:id="62"/>
      <w:r w:rsidR="004462A8" w:rsidRPr="00955867">
        <w:rPr>
          <w:rFonts w:ascii="Verdana" w:hAnsi="Verdana"/>
          <w:strike/>
        </w:rPr>
        <w:t xml:space="preserve">Overall, this semi-automated method has the potential to serve as an efficient tool for analyzing relative bone motion from dynamic MRI data, </w:t>
      </w:r>
      <w:commentRangeStart w:id="63"/>
      <w:r w:rsidR="004462A8" w:rsidRPr="00955867">
        <w:rPr>
          <w:rFonts w:ascii="Verdana" w:hAnsi="Verdana"/>
          <w:strike/>
        </w:rPr>
        <w:t xml:space="preserve">with </w:t>
      </w:r>
      <w:r w:rsidR="007A4A6E" w:rsidRPr="00955867">
        <w:rPr>
          <w:rFonts w:ascii="Verdana" w:hAnsi="Verdana"/>
          <w:strike/>
        </w:rPr>
        <w:t>potential</w:t>
      </w:r>
      <w:r w:rsidR="004462A8" w:rsidRPr="00955867">
        <w:rPr>
          <w:rFonts w:ascii="Verdana" w:hAnsi="Verdana"/>
          <w:strike/>
        </w:rPr>
        <w:t xml:space="preserve"> applications in both research and clinical settings.</w:t>
      </w:r>
      <w:commentRangeEnd w:id="62"/>
      <w:r w:rsidR="007007E6" w:rsidRPr="00770A3E">
        <w:rPr>
          <w:rStyle w:val="CommentReference"/>
          <w:strike/>
          <w:rPrChange w:id="64" w:author="Brisson, Nicholas" w:date="2025-01-14T21:32:00Z">
            <w:rPr>
              <w:rStyle w:val="CommentReference"/>
            </w:rPr>
          </w:rPrChange>
        </w:rPr>
        <w:commentReference w:id="62"/>
      </w:r>
      <w:commentRangeEnd w:id="63"/>
      <w:r w:rsidR="00770A3E">
        <w:rPr>
          <w:rStyle w:val="CommentReference"/>
        </w:rPr>
        <w:commentReference w:id="63"/>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350B95B"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382E44">
        <w:rPr>
          <w:rFonts w:ascii="Verdana" w:hAnsi="Verdana"/>
        </w:rPr>
        <w:instrText xml:space="preserve"> ADDIN ZOTERO_ITEM CSL_CITATION {"citationID":"R43nCaHI","properties":{"formattedCitation":"[23]","plainCitation":"[23]","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382E44">
        <w:rPr>
          <w:rFonts w:ascii="Cambria Math" w:hAnsi="Cambria Math" w:cs="Cambria Math"/>
        </w:rPr>
        <w:instrText>∼</w:instrText>
      </w:r>
      <w:r w:rsidR="00382E44">
        <w:rPr>
          <w:rFonts w:ascii="Verdana" w:hAnsi="Verdana"/>
        </w:rPr>
        <w:instrText>40</w:instrText>
      </w:r>
      <w:r w:rsidR="00382E44">
        <w:rPr>
          <w:rFonts w:ascii="Verdana" w:hAnsi="Verdana" w:cs="Verdana"/>
        </w:rPr>
        <w:instrText>◦</w:instrText>
      </w:r>
      <w:r w:rsidR="00382E44">
        <w:rPr>
          <w:rFonts w:ascii="Verdana" w:hAnsi="Verdana"/>
        </w:rPr>
        <w:instrText xml:space="preserve"> of knee </w:instrText>
      </w:r>
      <w:r w:rsidR="00382E44">
        <w:rPr>
          <w:rFonts w:ascii="Verdana" w:hAnsi="Verdana" w:cs="Verdana"/>
        </w:rPr>
        <w:instrText>ﬂ</w:instrText>
      </w:r>
      <w:r w:rsidR="00382E4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382E44" w:rsidRPr="00382E44">
        <w:rPr>
          <w:rFonts w:ascii="Verdana" w:hAnsi="Verdana"/>
        </w:rPr>
        <w:t>[23]</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w:t>
      </w:r>
      <w:r w:rsidR="00ED4401">
        <w:rPr>
          <w:rFonts w:ascii="Verdana" w:hAnsi="Verdana"/>
        </w:rPr>
        <w:t>t</w:t>
      </w:r>
      <w:r w:rsidR="00ED4401">
        <w:rPr>
          <w:rFonts w:ascii="Verdana" w:hAnsi="Verdana"/>
        </w:rPr>
        <w:t xml:space="preserve">he knee joint center was aligned with the device's axis of rotation, allowing only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lastRenderedPageBreak/>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30C7E5D8"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r w:rsidR="002E09E1">
        <w:rPr>
          <w:rFonts w:ascii="Verdana" w:eastAsia="Verdana" w:hAnsi="Verdana" w:cs="Verdana"/>
        </w:rPr>
        <w:t>two-dimensional (</w:t>
      </w:r>
      <w:r>
        <w:rPr>
          <w:rFonts w:ascii="Verdana" w:eastAsia="Verdana" w:hAnsi="Verdana" w:cs="Verdana"/>
        </w:rPr>
        <w:t>2D</w:t>
      </w:r>
      <w:r w:rsidR="002E09E1">
        <w:rPr>
          <w:rFonts w:ascii="Verdana" w:eastAsia="Verdana" w:hAnsi="Verdana" w:cs="Verdana"/>
        </w:rPr>
        <w:t>)</w:t>
      </w:r>
      <w:r>
        <w:rPr>
          <w:rFonts w:ascii="Verdana" w:eastAsia="Verdana" w:hAnsi="Verdana" w:cs="Verdana"/>
        </w:rPr>
        <w:t xml:space="preserve"> radial golden-angle gradient echo FLASH sequence </w:t>
      </w:r>
      <w:r>
        <w:rPr>
          <w:rFonts w:ascii="Verdana" w:eastAsia="Verdana" w:hAnsi="Verdana" w:cs="Verdana"/>
        </w:rPr>
        <w:fldChar w:fldCharType="begin"/>
      </w:r>
      <w:r w:rsidR="00382E44">
        <w:rPr>
          <w:rFonts w:ascii="Verdana" w:eastAsia="Verdana" w:hAnsi="Verdana" w:cs="Verdana"/>
        </w:rPr>
        <w:instrText xml:space="preserve"> ADDIN ZOTERO_ITEM CSL_CITATION {"citationID":"rmLVeIiE","properties":{"formattedCitation":"[24,25]","plainCitation":"[24,25]","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382E44">
        <w:rPr>
          <w:rFonts w:ascii="Cambria Math" w:eastAsia="Verdana" w:hAnsi="Cambria Math" w:cs="Cambria Math"/>
        </w:rPr>
        <w:instrText>‐</w:instrText>
      </w:r>
      <w:r w:rsidR="00382E44">
        <w:rPr>
          <w:rFonts w:ascii="Verdana" w:eastAsia="Verdana" w:hAnsi="Verdana" w:cs="Verdana"/>
        </w:rPr>
        <w:instrText>ratio–based cardiac cine imaging by using interspersed one</w:instrText>
      </w:r>
      <w:r w:rsidR="00382E44">
        <w:rPr>
          <w:rFonts w:ascii="Cambria Math" w:eastAsia="Verdana" w:hAnsi="Cambria Math" w:cs="Cambria Math"/>
        </w:rPr>
        <w:instrText>‐</w:instrText>
      </w:r>
      <w:r w:rsidR="00382E4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382E44">
        <w:rPr>
          <w:rFonts w:ascii="Cambria Math" w:eastAsia="Verdana" w:hAnsi="Cambria Math" w:cs="Cambria Math"/>
        </w:rPr>
        <w:instrText>‐</w:instrText>
      </w:r>
      <w:r w:rsidR="00382E4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382E44">
        <w:rPr>
          <w:rFonts w:ascii="Cambria Math" w:eastAsia="Verdana" w:hAnsi="Cambria Math" w:cs="Cambria Math"/>
        </w:rPr>
        <w:instrText>‐</w:instrText>
      </w:r>
      <w:r w:rsidR="00382E4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SNR) and contrast</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382E44">
        <w:rPr>
          <w:rFonts w:ascii="Cambria Math" w:eastAsia="Verdana" w:hAnsi="Cambria Math" w:cs="Cambria Math"/>
        </w:rPr>
        <w:instrText>‐</w:instrText>
      </w:r>
      <w:r w:rsidR="00382E4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382E44">
        <w:rPr>
          <w:rFonts w:ascii="Cambria Math" w:eastAsia="Verdana" w:hAnsi="Cambria Math" w:cs="Cambria Math"/>
        </w:rPr>
        <w:instrText>‐</w:instrText>
      </w:r>
      <w:r w:rsidR="00382E44">
        <w:rPr>
          <w:rFonts w:ascii="Verdana" w:eastAsia="Verdana" w:hAnsi="Verdana" w:cs="Verdana"/>
        </w:rPr>
        <w:instrText>ratio radial MRI using one</w:instrText>
      </w:r>
      <w:r w:rsidR="00382E44">
        <w:rPr>
          <w:rFonts w:ascii="Cambria Math" w:eastAsia="Verdana" w:hAnsi="Cambria Math" w:cs="Cambria Math"/>
        </w:rPr>
        <w:instrText>‐</w:instrText>
      </w:r>
      <w:r w:rsidR="00382E44">
        <w:rPr>
          <w:rFonts w:ascii="Verdana" w:eastAsia="Verdana" w:hAnsi="Verdana" w:cs="Verdana"/>
        </w:rPr>
        <w:instrText>dimensional navigators","volume":"40","author":[{"family":"Krämer","given":"Martin"},{"family":"Herrmann","given":"Karl</w:instrText>
      </w:r>
      <w:r w:rsidR="00382E44">
        <w:rPr>
          <w:rFonts w:ascii="Cambria Math" w:eastAsia="Verdana" w:hAnsi="Cambria Math" w:cs="Cambria Math"/>
        </w:rPr>
        <w:instrText>‐</w:instrText>
      </w:r>
      <w:r w:rsidR="00382E44">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4,25]</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71C30FF3"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commentRangeStart w:id="65"/>
      <w:commentRangeStart w:id="66"/>
      <w:commentRangeStart w:id="67"/>
      <w:r>
        <w:rPr>
          <w:rFonts w:ascii="Verdana" w:eastAsia="Verdana" w:hAnsi="Verdana" w:cs="Verdana"/>
        </w:rPr>
        <w:t xml:space="preserve">two degree </w:t>
      </w:r>
      <w:commentRangeEnd w:id="65"/>
      <w:commentRangeEnd w:id="66"/>
      <w:commentRangeEnd w:id="67"/>
      <w:r>
        <w:commentReference w:id="65"/>
      </w:r>
      <w:r>
        <w:commentReference w:id="66"/>
      </w:r>
      <w:r w:rsidR="00382A61">
        <w:rPr>
          <w:rStyle w:val="CommentReference"/>
        </w:rPr>
        <w:commentReference w:id="67"/>
      </w:r>
      <w:r>
        <w:rPr>
          <w:rFonts w:ascii="Verdana" w:eastAsia="Verdana" w:hAnsi="Verdana" w:cs="Verdana"/>
        </w:rPr>
        <w:t xml:space="preserve">windows of knee rot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dvSfYDgi","properties":{"formattedCitation":"[26]","plainCitation":"[26]","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6]</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382E44">
        <w:rPr>
          <w:rFonts w:ascii="Verdana" w:eastAsia="Verdana" w:hAnsi="Verdana" w:cs="Verdana"/>
        </w:rPr>
        <w:instrText xml:space="preserve"> ADDIN ZOTERO_ITEM CSL_CITATION {"citationID":"awOFoVY7","properties":{"formattedCitation":"[27]","plainCitation":"[27]","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7]</w:t>
      </w:r>
      <w:r>
        <w:rPr>
          <w:rFonts w:ascii="Verdana" w:eastAsia="Verdana" w:hAnsi="Verdana" w:cs="Verdana"/>
        </w:rPr>
        <w:fldChar w:fldCharType="end"/>
      </w:r>
      <w:r>
        <w:rPr>
          <w:rFonts w:ascii="Verdana" w:eastAsia="Verdana" w:hAnsi="Verdana" w:cs="Verdana"/>
        </w:rPr>
        <w:t>. This open-source software package is specifically designed for reconstructing non-Cartesian MRI data, employing advanced algorithms to efficiently reconstruct the radially sampled k-</w:t>
      </w:r>
      <w:r>
        <w:rPr>
          <w:rFonts w:ascii="Verdana" w:eastAsia="Verdana" w:hAnsi="Verdana" w:cs="Verdana"/>
        </w:rPr>
        <w:lastRenderedPageBreak/>
        <w:t xml:space="preserve">space data. Specifically, the “Alternating Direction Method of Multipliers” algorithm within RIESLING was used, with “Total Generalized Variation” regulariz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FnW9aHsM","properties":{"formattedCitation":"[28,29]","plainCitation":"[28,29]","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8,29]</w:t>
      </w:r>
      <w:r>
        <w:rPr>
          <w:rFonts w:ascii="Verdana" w:eastAsia="Verdana" w:hAnsi="Verdana" w:cs="Verdana"/>
        </w:rPr>
        <w:fldChar w:fldCharType="end"/>
      </w:r>
      <w:r>
        <w:rPr>
          <w:rFonts w:ascii="Verdana" w:eastAsia="Verdana" w:hAnsi="Verdana" w:cs="Verdana"/>
        </w:rPr>
        <w:t xml:space="preserve">. A regularization strength of 0.05 was used, which was empirically determined to balance noise suppression and edge sharpness. </w:t>
      </w:r>
      <w:commentRangeStart w:id="68"/>
      <w:r>
        <w:rPr>
          <w:rFonts w:ascii="Verdana" w:eastAsia="Verdana" w:hAnsi="Verdana" w:cs="Verdana"/>
        </w:rPr>
        <w:t>Image reconstruction was performed separately for knee extension (upward leg movement) and knee flexion (downward leg movement) to account for biomechanical differences</w:t>
      </w:r>
      <w:commentRangeEnd w:id="68"/>
      <w:r w:rsidR="00B44898">
        <w:rPr>
          <w:rStyle w:val="CommentReference"/>
        </w:rPr>
        <w:commentReference w:id="68"/>
      </w:r>
      <w:r>
        <w:rPr>
          <w:rFonts w:ascii="Verdana" w:eastAsia="Verdana" w:hAnsi="Verdana" w:cs="Verdana"/>
        </w:rPr>
        <w:t>.</w:t>
      </w:r>
    </w:p>
    <w:p w14:paraId="20B4C32B" w14:textId="22E5BA69" w:rsidR="00C00687" w:rsidRDefault="008278D4">
      <w:pPr>
        <w:spacing w:line="360" w:lineRule="auto"/>
        <w:jc w:val="both"/>
        <w:rPr>
          <w:rFonts w:ascii="Verdana" w:eastAsia="Verdana" w:hAnsi="Verdana" w:cs="Verdana"/>
        </w:rPr>
      </w:pPr>
      <w:commentRangeStart w:id="69"/>
      <w:r>
        <w:rPr>
          <w:rFonts w:ascii="Verdana" w:eastAsia="Verdana" w:hAnsi="Verdana" w:cs="Verdana"/>
        </w:rPr>
        <w:t>The final reconstructed 2D</w:t>
      </w:r>
      <w:ins w:id="70" w:author="Brisson, Nicholas" w:date="2025-01-14T22:33:00Z">
        <w:r w:rsidR="00746FE9">
          <w:rPr>
            <w:rFonts w:ascii="Verdana" w:eastAsia="Verdana" w:hAnsi="Verdana" w:cs="Verdana"/>
          </w:rPr>
          <w:t xml:space="preserve"> </w:t>
        </w:r>
      </w:ins>
      <w:del w:id="71" w:author="Brisson, Nicholas" w:date="2025-01-14T22:33:00Z">
        <w:r w:rsidDel="00746FE9">
          <w:rPr>
            <w:rFonts w:ascii="Verdana" w:eastAsia="Verdana" w:hAnsi="Verdana" w:cs="Verdana"/>
          </w:rPr>
          <w:delText>-</w:delText>
        </w:r>
      </w:del>
      <w:r>
        <w:rPr>
          <w:rFonts w:ascii="Verdana" w:eastAsia="Verdana" w:hAnsi="Verdana" w:cs="Verdana"/>
        </w:rPr>
        <w:t xml:space="preserve">CINE datasets had a varying number of frames based on each participant's achievable range of motion. Participants with a larger range of motion had more frames available </w:t>
      </w:r>
      <w:commentRangeStart w:id="72"/>
      <w:r>
        <w:rPr>
          <w:rFonts w:ascii="Verdana" w:eastAsia="Verdana" w:hAnsi="Verdana" w:cs="Verdana"/>
        </w:rPr>
        <w:t xml:space="preserve">after </w:t>
      </w:r>
      <w:commentRangeEnd w:id="72"/>
      <w:r w:rsidR="009222EA">
        <w:rPr>
          <w:rStyle w:val="CommentReference"/>
        </w:rPr>
        <w:commentReference w:id="72"/>
      </w:r>
      <w:r>
        <w:rPr>
          <w:rFonts w:ascii="Verdana" w:eastAsia="Verdana" w:hAnsi="Verdana" w:cs="Verdana"/>
        </w:rPr>
        <w:t xml:space="preserve">reconstruction compared to participants with a lower range of motion. </w:t>
      </w:r>
      <w:commentRangeEnd w:id="69"/>
      <w:r w:rsidR="00965521">
        <w:rPr>
          <w:rStyle w:val="CommentReference"/>
        </w:rPr>
        <w:commentReference w:id="69"/>
      </w: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587C5E">
        <w:rPr>
          <w:rFonts w:ascii="Verdana" w:eastAsia="Verdana" w:hAnsi="Verdana" w:cs="Verdana"/>
        </w:rPr>
        <w:t xml:space="preserve">from a flexed position </w:t>
      </w:r>
      <w:r>
        <w:rPr>
          <w:rFonts w:ascii="Verdana" w:eastAsia="Verdana" w:hAnsi="Verdana" w:cs="Verdana"/>
        </w:rPr>
        <w:t xml:space="preserve">to extended position, back to flexed position,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13DD1AC5"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DC4C95">
        <w:rPr>
          <w:rFonts w:ascii="Verdana" w:eastAsia="Verdana" w:hAnsi="Verdana" w:cs="Verdana"/>
        </w:rPr>
        <w:instrText xml:space="preserve"> ADDIN ZOTERO_ITEM CSL_CITATION {"citationID":"YbX0tnUx","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21]</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1C5E1B1C"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382E44">
        <w:rPr>
          <w:rFonts w:ascii="Verdana" w:eastAsia="Verdana" w:hAnsi="Verdana" w:cs="Verdana"/>
        </w:rPr>
        <w:instrText xml:space="preserve"> ADDIN ZOTERO_ITEM CSL_CITATION {"citationID":"wfk4x0Jg","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2]</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w:t>
      </w:r>
      <w:r>
        <w:rPr>
          <w:rFonts w:ascii="Verdana" w:eastAsia="Verdana" w:hAnsi="Verdana" w:cs="Verdana"/>
        </w:rPr>
        <w:lastRenderedPageBreak/>
        <w:t xml:space="preserve">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proofErr w:type="gramStart"/>
      <w:r>
        <w:rPr>
          <w:rFonts w:ascii="Verdana" w:eastAsia="Verdana" w:hAnsi="Verdana" w:cs="Verdana"/>
        </w:rPr>
        <w:t>resolution, and</w:t>
      </w:r>
      <w:proofErr w:type="gramEnd"/>
      <w:r>
        <w:rPr>
          <w:rFonts w:ascii="Verdana" w:eastAsia="Verdana" w:hAnsi="Verdana" w:cs="Verdana"/>
        </w:rPr>
        <w:t xml:space="preserve"> then applied consistently across all datasets and frames. </w:t>
      </w:r>
    </w:p>
    <w:p w14:paraId="0CDABA8D" w14:textId="0ADF0DC2" w:rsidR="00C00687" w:rsidRDefault="008278D4">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DC4C95">
        <w:rPr>
          <w:rFonts w:ascii="Verdana" w:eastAsia="Verdana" w:hAnsi="Verdana" w:cs="Verdana"/>
        </w:rPr>
        <w:instrText xml:space="preserve"> ADDIN ZOTERO_ITEM CSL_CITATION {"citationID":"Ac8vNC6L","properties":{"formattedCitation":"[30]","plainCitation":"[30]","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0]</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DC4C95">
        <w:rPr>
          <w:rFonts w:ascii="Verdana" w:eastAsia="Verdana" w:hAnsi="Verdana" w:cs="Verdana"/>
        </w:rPr>
        <w:instrText xml:space="preserve"> ADDIN ZOTERO_ITEM CSL_CITATION {"citationID":"mnRsz9gi","properties":{"formattedCitation":"[31]","plainCitation":"[31]","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1]</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73"/>
      <w:r>
        <w:rPr>
          <w:rFonts w:ascii="Verdana" w:eastAsia="Verdana" w:hAnsi="Verdana" w:cs="Verdana"/>
        </w:rPr>
        <w:t>Transformation Computation:</w:t>
      </w:r>
      <w:commentRangeEnd w:id="73"/>
      <w:r w:rsidR="00042078">
        <w:rPr>
          <w:rStyle w:val="CommentReference"/>
        </w:rPr>
        <w:commentReference w:id="73"/>
      </w:r>
      <w:r>
        <w:rPr>
          <w:rFonts w:ascii="Verdana" w:eastAsia="Verdana" w:hAnsi="Verdana" w:cs="Verdana"/>
        </w:rPr>
        <w:t xml:space="preserve">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3C256DA2" w14:textId="38A95929" w:rsidR="00C00687" w:rsidDel="00CC47E3" w:rsidRDefault="008278D4">
      <w:pPr>
        <w:spacing w:line="360" w:lineRule="auto"/>
        <w:jc w:val="both"/>
        <w:rPr>
          <w:del w:id="74" w:author="Brisson, Nicholas" w:date="2025-01-14T23:39:00Z"/>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C4C95">
        <w:rPr>
          <w:rFonts w:ascii="Verdana" w:eastAsia="Verdana" w:hAnsi="Verdana" w:cs="Verdana"/>
        </w:rPr>
        <w:instrText xml:space="preserve"> ADDIN ZOTERO_ITEM CSL_CITATION {"citationID":"4O5myLmp","properties":{"formattedCitation":"[32]","plainCitation":"[32]","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2]</w:t>
      </w:r>
      <w:r>
        <w:rPr>
          <w:rFonts w:ascii="Verdana" w:eastAsia="Verdana" w:hAnsi="Verdana" w:cs="Verdana"/>
        </w:rPr>
        <w:fldChar w:fldCharType="end"/>
      </w:r>
      <w:r>
        <w:rPr>
          <w:rFonts w:ascii="Verdana" w:eastAsia="Verdana" w:hAnsi="Verdana" w:cs="Verdana"/>
        </w:rPr>
        <w:t xml:space="preserve">. </w:t>
      </w:r>
      <w:commentRangeStart w:id="75"/>
      <w:r>
        <w:rPr>
          <w:rFonts w:ascii="Verdana" w:eastAsia="Verdana" w:hAnsi="Verdana" w:cs="Verdana"/>
        </w:rPr>
        <w:t>To guide the search</w:t>
      </w:r>
      <w:commentRangeEnd w:id="75"/>
      <w:r w:rsidR="00026BA4">
        <w:rPr>
          <w:rStyle w:val="CommentReference"/>
        </w:rPr>
        <w:commentReference w:id="75"/>
      </w:r>
      <w:r>
        <w:rPr>
          <w:rFonts w:ascii="Verdana" w:eastAsia="Verdana" w:hAnsi="Verdana" w:cs="Verdana"/>
        </w:rPr>
        <w:t xml:space="preserve">,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w:t>
      </w:r>
    </w:p>
    <w:p w14:paraId="02EBC203" w14:textId="77777777" w:rsidR="00C00687" w:rsidRDefault="008278D4">
      <w:pPr>
        <w:spacing w:line="360" w:lineRule="auto"/>
        <w:jc w:val="both"/>
        <w:rPr>
          <w:rFonts w:ascii="Verdana" w:eastAsia="Verdana" w:hAnsi="Verdana" w:cs="Verdana"/>
        </w:rPr>
      </w:pPr>
      <w:commentRangeStart w:id="76"/>
      <w:r>
        <w:rPr>
          <w:rFonts w:ascii="Verdana" w:eastAsia="Verdana" w:hAnsi="Verdana" w:cs="Verdana"/>
        </w:rPr>
        <w:lastRenderedPageBreak/>
        <w:t xml:space="preserve">Once the parameters were obtained for all the frames, any manual segmentation of the bones drawn in the first frame could be automatically transformed to all other frames. </w:t>
      </w:r>
      <w:commentRangeEnd w:id="76"/>
      <w:r w:rsidR="00CC47E3">
        <w:rPr>
          <w:rStyle w:val="CommentReference"/>
        </w:rPr>
        <w:commentReference w:id="76"/>
      </w:r>
    </w:p>
    <w:p w14:paraId="297E9E9F" w14:textId="77777777"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commentRangeStart w:id="77"/>
      <w:r>
        <w:rPr>
          <w:rFonts w:ascii="Verdana" w:eastAsia="Verdana" w:hAnsi="Verdana" w:cs="Verdana"/>
          <w:u w:val="single"/>
        </w:rPr>
        <w:t>Parameter Estimation</w:t>
      </w:r>
      <w:commentRangeEnd w:id="77"/>
      <w:r w:rsidR="00A01A7C">
        <w:rPr>
          <w:rStyle w:val="CommentReference"/>
        </w:rPr>
        <w:commentReference w:id="77"/>
      </w:r>
    </w:p>
    <w:p w14:paraId="7997EFB6" w14:textId="1BB8F011" w:rsidR="00C00687" w:rsidRDefault="008278D4">
      <w:pPr>
        <w:spacing w:line="360" w:lineRule="auto"/>
        <w:jc w:val="both"/>
        <w:rPr>
          <w:rFonts w:ascii="Verdana" w:hAnsi="Verdana"/>
        </w:rPr>
      </w:pPr>
      <w:commentRangeStart w:id="78"/>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DC4C95">
        <w:rPr>
          <w:rFonts w:ascii="Verdana" w:hAnsi="Verdana"/>
        </w:rPr>
        <w:instrText xml:space="preserve"> ADDIN ZOTERO_ITEM CSL_CITATION {"citationID":"Jl6dS0ok","properties":{"formattedCitation":"[33]","plainCitation":"[33]","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DC4C95" w:rsidRPr="00DC4C95">
        <w:rPr>
          <w:rFonts w:ascii="Verdana" w:hAnsi="Verdana"/>
        </w:rPr>
        <w:t>[33]</w:t>
      </w:r>
      <w:r>
        <w:rPr>
          <w:rFonts w:ascii="Verdana" w:hAnsi="Verdana"/>
        </w:rPr>
        <w:fldChar w:fldCharType="end"/>
      </w:r>
      <w:r>
        <w:rPr>
          <w:rFonts w:ascii="Verdana" w:hAnsi="Verdana"/>
        </w:rPr>
        <w:t xml:space="preserve">. </w:t>
      </w:r>
      <w:commentRangeEnd w:id="78"/>
      <w:r w:rsidR="00A01A7C">
        <w:rPr>
          <w:rStyle w:val="CommentReference"/>
        </w:rPr>
        <w:commentReference w:id="78"/>
      </w:r>
      <w:r>
        <w:rPr>
          <w:rFonts w:ascii="Verdana" w:hAnsi="Verdana"/>
        </w:rPr>
        <w:t>For this purpose, the bone segmentation obtained in the first frame was aligned (translated and rotated)</w:t>
      </w:r>
      <w:r w:rsidR="008D510A" w:rsidRPr="008D510A">
        <w:rPr>
          <w:rFonts w:ascii="Verdana" w:hAnsi="Verdana"/>
        </w:rPr>
        <w:t xml:space="preserve"> </w:t>
      </w:r>
      <w:r w:rsidR="008D510A">
        <w:rPr>
          <w:rFonts w:ascii="Verdana" w:hAnsi="Verdana"/>
        </w:rPr>
        <w:t>manually</w:t>
      </w:r>
      <w:r>
        <w:rPr>
          <w:rFonts w:ascii="Verdana" w:hAnsi="Verdana"/>
        </w:rPr>
        <w:t xml:space="preserve"> to match the new bone positions in subsequent frames.</w:t>
      </w:r>
    </w:p>
    <w:p w14:paraId="54D40191" w14:textId="62FE0AF7" w:rsidR="00C00687" w:rsidRDefault="008278D4">
      <w:pPr>
        <w:spacing w:line="360" w:lineRule="auto"/>
        <w:jc w:val="both"/>
        <w:rPr>
          <w:rFonts w:ascii="Verdana" w:hAnsi="Verdana"/>
        </w:rPr>
      </w:pPr>
      <w:r>
        <w:rPr>
          <w:rFonts w:ascii="Verdana" w:hAnsi="Verdana"/>
        </w:rPr>
        <w:t xml:space="preserve">For both semi-automated </w:t>
      </w:r>
      <w:r w:rsidR="000608AB">
        <w:rPr>
          <w:rFonts w:ascii="Verdana" w:hAnsi="Verdana"/>
        </w:rPr>
        <w:t xml:space="preserve">and manual </w:t>
      </w:r>
      <w:r>
        <w:rPr>
          <w:rFonts w:ascii="Verdana" w:hAnsi="Verdana"/>
        </w:rPr>
        <w:t xml:space="preserve">segmentations, relative bone positions were quantified using centroid-based measurements. </w:t>
      </w:r>
      <w:ins w:id="79" w:author="Brisson, Nicholas" w:date="2025-01-14T23:52:00Z">
        <w:r w:rsidR="000608AB">
          <w:rPr>
            <w:rFonts w:ascii="Verdana" w:hAnsi="Verdana"/>
          </w:rPr>
          <w:t>[</w:t>
        </w:r>
        <w:r w:rsidR="000608AB" w:rsidRPr="000608AB">
          <w:rPr>
            <w:rFonts w:ascii="Verdana" w:hAnsi="Verdana"/>
            <w:highlight w:val="yellow"/>
            <w:rPrChange w:id="80" w:author="Brisson, Nicholas" w:date="2025-01-14T23:52:00Z">
              <w:rPr>
                <w:rFonts w:ascii="Verdana" w:hAnsi="Verdana"/>
              </w:rPr>
            </w:rPrChange>
          </w:rPr>
          <w:t xml:space="preserve">MORE METHODS DESCRIPTION </w:t>
        </w:r>
        <w:commentRangeStart w:id="81"/>
        <w:r w:rsidR="000608AB" w:rsidRPr="000608AB">
          <w:rPr>
            <w:rFonts w:ascii="Verdana" w:hAnsi="Verdana"/>
            <w:highlight w:val="yellow"/>
            <w:rPrChange w:id="82" w:author="Brisson, Nicholas" w:date="2025-01-14T23:52:00Z">
              <w:rPr>
                <w:rFonts w:ascii="Verdana" w:hAnsi="Verdana"/>
              </w:rPr>
            </w:rPrChange>
          </w:rPr>
          <w:t>NEEDED</w:t>
        </w:r>
        <w:commentRangeEnd w:id="81"/>
        <w:r w:rsidR="000608AB">
          <w:rPr>
            <w:rStyle w:val="CommentReference"/>
          </w:rPr>
          <w:commentReference w:id="81"/>
        </w:r>
        <w:r w:rsidR="000608AB">
          <w:rPr>
            <w:rFonts w:ascii="Verdana" w:hAnsi="Verdana"/>
          </w:rPr>
          <w:t>].</w:t>
        </w:r>
      </w:ins>
      <w:ins w:id="83" w:author="Brisson, Nicholas" w:date="2025-01-14T23:56:00Z">
        <w:r w:rsidR="002E09E1">
          <w:rPr>
            <w:rFonts w:ascii="Verdana" w:hAnsi="Verdana"/>
          </w:rPr>
          <w:t xml:space="preserve"> </w:t>
        </w:r>
        <w:r w:rsidR="002E09E1" w:rsidRPr="002E09E1">
          <w:rPr>
            <w:rFonts w:ascii="Verdana" w:hAnsi="Verdana"/>
            <w:highlight w:val="yellow"/>
            <w:rPrChange w:id="84" w:author="Brisson, Nicholas" w:date="2025-01-14T23:57:00Z">
              <w:rPr>
                <w:rFonts w:ascii="Verdana" w:hAnsi="Verdana"/>
              </w:rPr>
            </w:rPrChange>
          </w:rPr>
          <w:t xml:space="preserve">[This approach was selected as </w:t>
        </w:r>
      </w:ins>
      <w:ins w:id="85" w:author="Brisson, Nicholas" w:date="2025-01-14T23:57:00Z">
        <w:r w:rsidR="002E09E1" w:rsidRPr="002E09E1">
          <w:rPr>
            <w:rFonts w:ascii="Verdana" w:hAnsi="Verdana"/>
            <w:highlight w:val="yellow"/>
            <w:rPrChange w:id="86" w:author="Brisson, Nicholas" w:date="2025-01-14T23:57:00Z">
              <w:rPr>
                <w:rFonts w:ascii="Verdana" w:hAnsi="Verdana"/>
              </w:rPr>
            </w:rPrChange>
          </w:rPr>
          <w:t xml:space="preserve">a basic way to quantify the relative motion between </w:t>
        </w:r>
        <w:commentRangeStart w:id="87"/>
        <w:r w:rsidR="002E09E1" w:rsidRPr="002E09E1">
          <w:rPr>
            <w:rFonts w:ascii="Verdana" w:hAnsi="Verdana"/>
            <w:highlight w:val="yellow"/>
            <w:rPrChange w:id="88" w:author="Brisson, Nicholas" w:date="2025-01-14T23:57:00Z">
              <w:rPr>
                <w:rFonts w:ascii="Verdana" w:hAnsi="Verdana"/>
              </w:rPr>
            </w:rPrChange>
          </w:rPr>
          <w:t>bones</w:t>
        </w:r>
        <w:commentRangeEnd w:id="87"/>
        <w:r w:rsidR="002E09E1">
          <w:rPr>
            <w:rStyle w:val="CommentReference"/>
          </w:rPr>
          <w:commentReference w:id="87"/>
        </w:r>
        <w:r w:rsidR="002E09E1" w:rsidRPr="002E09E1">
          <w:rPr>
            <w:rFonts w:ascii="Verdana" w:hAnsi="Verdana"/>
            <w:highlight w:val="yellow"/>
            <w:rPrChange w:id="89" w:author="Brisson, Nicholas" w:date="2025-01-14T23:57:00Z">
              <w:rPr>
                <w:rFonts w:ascii="Verdana" w:hAnsi="Verdana"/>
              </w:rPr>
            </w:rPrChange>
          </w:rPr>
          <w:t>]</w:t>
        </w:r>
      </w:ins>
      <w:ins w:id="90" w:author="Brisson, Nicholas" w:date="2025-01-14T23:59:00Z">
        <w:r w:rsidR="00D63E36">
          <w:rPr>
            <w:rFonts w:ascii="Verdana" w:hAnsi="Verdana"/>
            <w:highlight w:val="yellow"/>
          </w:rPr>
          <w:t>.</w:t>
        </w:r>
      </w:ins>
      <w:ins w:id="91" w:author="Brisson, Nicholas" w:date="2025-01-14T23:52:00Z">
        <w:r w:rsidR="000608AB">
          <w:rPr>
            <w:rFonts w:ascii="Verdana" w:hAnsi="Verdana"/>
          </w:rPr>
          <w:t xml:space="preserve"> </w:t>
        </w:r>
      </w:ins>
      <w:r>
        <w:rPr>
          <w:rFonts w:ascii="Verdana" w:hAnsi="Verdana"/>
        </w:rPr>
        <w:t>The centroid position was calculated for both the tibial and femoral segmentations in each frame. In the sagittal plane view, the relative displacement between the femoral and tibial centroids was measured in two directions:</w:t>
      </w:r>
      <w:commentRangeStart w:id="92"/>
      <w:commentRangeStart w:id="93"/>
      <w:r>
        <w:rPr>
          <w:rFonts w:ascii="Verdana" w:hAnsi="Verdana"/>
        </w:rPr>
        <w:t xml:space="preserve"> </w:t>
      </w:r>
      <w:r w:rsidR="00F8144B" w:rsidRPr="00F8144B">
        <w:rPr>
          <w:rFonts w:ascii="Verdana" w:hAnsi="Verdana"/>
        </w:rPr>
        <w:t>horizontal and vertical in the image plane, with the origin at the top</w:t>
      </w:r>
      <w:ins w:id="94" w:author="Brisson, Nicholas" w:date="2025-01-15T00:01:00Z">
        <w:r w:rsidR="003D2FFC">
          <w:rPr>
            <w:rFonts w:ascii="Verdana" w:hAnsi="Verdana"/>
          </w:rPr>
          <w:t xml:space="preserve"> </w:t>
        </w:r>
      </w:ins>
      <w:del w:id="95" w:author="Brisson, Nicholas" w:date="2025-01-15T00:01:00Z">
        <w:r w:rsidR="00F8144B" w:rsidRPr="00F8144B" w:rsidDel="003D2FFC">
          <w:rPr>
            <w:rFonts w:ascii="Verdana" w:hAnsi="Verdana"/>
          </w:rPr>
          <w:delText>-</w:delText>
        </w:r>
      </w:del>
      <w:r w:rsidR="00F8144B" w:rsidRPr="00F8144B">
        <w:rPr>
          <w:rFonts w:ascii="Verdana" w:hAnsi="Verdana"/>
        </w:rPr>
        <w:t>left corner</w:t>
      </w:r>
      <w:r w:rsidR="00727363">
        <w:rPr>
          <w:rFonts w:ascii="Verdana" w:hAnsi="Verdana"/>
        </w:rPr>
        <w:t xml:space="preserve"> and the coordinates </w:t>
      </w:r>
      <w:r w:rsidR="00F8144B" w:rsidRPr="00F8144B">
        <w:rPr>
          <w:rFonts w:ascii="Verdana" w:hAnsi="Verdana"/>
        </w:rPr>
        <w:t>increasing downward and to the right.</w:t>
      </w:r>
      <w:commentRangeEnd w:id="92"/>
      <w:r w:rsidR="00217116">
        <w:rPr>
          <w:rStyle w:val="CommentReference"/>
        </w:rPr>
        <w:commentReference w:id="92"/>
      </w:r>
      <w:commentRangeEnd w:id="93"/>
      <w:r w:rsidR="0094201C">
        <w:rPr>
          <w:rStyle w:val="CommentReference"/>
        </w:rPr>
        <w:commentReference w:id="93"/>
      </w:r>
    </w:p>
    <w:p w14:paraId="644CF99B" w14:textId="14589111" w:rsidR="00C00687" w:rsidRDefault="008278D4">
      <w:pPr>
        <w:spacing w:line="360" w:lineRule="auto"/>
        <w:jc w:val="both"/>
        <w:rPr>
          <w:rFonts w:ascii="Verdana" w:hAnsi="Verdana"/>
        </w:rPr>
      </w:pPr>
      <w:r>
        <w:rPr>
          <w:rFonts w:ascii="Verdana" w:hAnsi="Verdana"/>
        </w:rPr>
        <w:t xml:space="preserve">To enable comparison across datasets with different </w:t>
      </w:r>
      <w:r w:rsidR="00727363">
        <w:rPr>
          <w:rFonts w:ascii="Verdana" w:hAnsi="Verdana"/>
        </w:rPr>
        <w:t xml:space="preserve">knee </w:t>
      </w:r>
      <w:r>
        <w:rPr>
          <w:rFonts w:ascii="Verdana" w:hAnsi="Verdana"/>
        </w:rPr>
        <w:t xml:space="preserve">ranges of motion, the </w:t>
      </w:r>
      <w:r w:rsidR="00727363">
        <w:rPr>
          <w:rFonts w:ascii="Verdana" w:hAnsi="Verdana"/>
        </w:rPr>
        <w:t xml:space="preserve">joint positions (knee flexion angles) </w:t>
      </w:r>
      <w:r>
        <w:rPr>
          <w:rFonts w:ascii="Verdana" w:hAnsi="Verdana"/>
        </w:rPr>
        <w:t xml:space="preserve">measured by the </w:t>
      </w:r>
      <w:r w:rsidR="00727363">
        <w:rPr>
          <w:rFonts w:ascii="Verdana" w:hAnsi="Verdana"/>
        </w:rPr>
        <w:t xml:space="preserve">dynamic MRI knee motion device’s optical sensor </w:t>
      </w:r>
      <w:commentRangeStart w:id="96"/>
      <w:r>
        <w:rPr>
          <w:rFonts w:ascii="Verdana" w:hAnsi="Verdana"/>
        </w:rPr>
        <w:t>was normalized to a 'flexion percentage' scale, where -100% represents the minimum device arm angle (maximum knee flexion position), and +100% marks the return to the minimum device arm angle (return to maximum flexion position).</w:t>
      </w:r>
      <w:commentRangeEnd w:id="96"/>
      <w:r w:rsidR="00727363">
        <w:rPr>
          <w:rStyle w:val="CommentReference"/>
        </w:rPr>
        <w:commentReference w:id="96"/>
      </w:r>
    </w:p>
    <w:p w14:paraId="781098A8" w14:textId="77777777" w:rsidR="00C00687" w:rsidRDefault="008278D4">
      <w:pPr>
        <w:spacing w:line="360" w:lineRule="auto"/>
        <w:jc w:val="both"/>
        <w:rPr>
          <w:rFonts w:ascii="Verdana" w:hAnsi="Verdana"/>
        </w:rPr>
      </w:pPr>
      <w:r>
        <w:rPr>
          <w:rFonts w:ascii="Verdana" w:hAnsi="Verdana"/>
        </w:rPr>
        <w:t xml:space="preserve">The </w:t>
      </w:r>
      <w:commentRangeStart w:id="97"/>
      <w:r>
        <w:rPr>
          <w:rFonts w:ascii="Verdana" w:hAnsi="Verdana"/>
        </w:rPr>
        <w:t xml:space="preserve">tracking accuracy </w:t>
      </w:r>
      <w:commentRangeEnd w:id="97"/>
      <w:r w:rsidR="008B57FC">
        <w:rPr>
          <w:rStyle w:val="CommentReference"/>
        </w:rPr>
        <w:commentReference w:id="97"/>
      </w:r>
      <w:r>
        <w:rPr>
          <w:rFonts w:ascii="Verdana" w:hAnsi="Verdana"/>
        </w:rPr>
        <w:t xml:space="preserve">was evaluated using the cost function described in section 2.2, </w:t>
      </w:r>
      <w:commentRangeStart w:id="98"/>
      <w:r>
        <w:rPr>
          <w:rFonts w:ascii="Verdana" w:hAnsi="Verdana"/>
        </w:rPr>
        <w:t>which quantifies the distance between the transformed reference points and the detected bone edges. The cost function value divided by the total number of reference points provided an average alignment error in millimeters for each bone in each frame.</w:t>
      </w:r>
      <w:commentRangeEnd w:id="98"/>
      <w:r w:rsidR="008B57FC">
        <w:rPr>
          <w:rStyle w:val="CommentReference"/>
        </w:rPr>
        <w:commentReference w:id="98"/>
      </w:r>
    </w:p>
    <w:p w14:paraId="2FBD4DB5" w14:textId="77777777" w:rsidR="00C00687" w:rsidRDefault="008278D4">
      <w:pPr>
        <w:spacing w:line="360" w:lineRule="auto"/>
        <w:jc w:val="both"/>
        <w:rPr>
          <w:rFonts w:ascii="Verdana" w:hAnsi="Verdana"/>
          <w:u w:val="single"/>
        </w:rPr>
      </w:pPr>
      <w:commentRangeStart w:id="99"/>
      <w:r>
        <w:rPr>
          <w:rFonts w:ascii="Verdana" w:hAnsi="Verdana"/>
          <w:u w:val="single"/>
        </w:rPr>
        <w:t>3. Results and Discussion</w:t>
      </w:r>
      <w:commentRangeEnd w:id="99"/>
      <w:r w:rsidR="007E0154">
        <w:rPr>
          <w:rStyle w:val="CommentReference"/>
        </w:rPr>
        <w:commentReference w:id="99"/>
      </w:r>
    </w:p>
    <w:p w14:paraId="0C5AE928" w14:textId="77777777" w:rsidR="00C00687" w:rsidRDefault="008278D4">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lastRenderedPageBreak/>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16AF5330" w14:textId="2BC542BC" w:rsidR="00C00687" w:rsidRDefault="002E5B89">
      <w:pPr>
        <w:spacing w:line="360" w:lineRule="auto"/>
        <w:jc w:val="both"/>
        <w:rPr>
          <w:rFonts w:ascii="Verdana" w:hAnsi="Verdana"/>
        </w:rPr>
      </w:pPr>
      <w:r w:rsidRPr="002E5B89">
        <w:rPr>
          <w:rFonts w:ascii="Verdana" w:hAnsi="Verdana"/>
        </w:rPr>
        <w:t xml:space="preserve">The osteokinematics of the tibia with respect to the femur using both manual and semi-automated segmentation methods is shown in </w:t>
      </w:r>
      <w:r w:rsidRPr="002E5B89">
        <w:rPr>
          <w:rFonts w:ascii="Verdana" w:hAnsi="Verdana"/>
          <w:b/>
          <w:bCs/>
        </w:rPr>
        <w:t>Figure 4</w:t>
      </w:r>
      <w:r w:rsidRPr="002E5B89">
        <w:rPr>
          <w:rFonts w:ascii="Verdana" w:hAnsi="Verdana"/>
        </w:rPr>
        <w:t>. The horizontal displacement showed a consistent linear trend across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the semi-automated method showing consistently smaller standard deviations across all measurements, indicating higher precision and measurement reliability.</w:t>
      </w:r>
    </w:p>
    <w:p w14:paraId="5F171FFE" w14:textId="46DF77FA" w:rsidR="00C00687" w:rsidRDefault="008278D4">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conditions that alter normal knee mechanics. Ligament injuries can affect joint stability, leading to increased laxity </w:t>
      </w:r>
      <w:r>
        <w:rPr>
          <w:rFonts w:ascii="Verdana" w:hAnsi="Verdana"/>
        </w:rPr>
        <w:fldChar w:fldCharType="begin"/>
      </w:r>
      <w:r w:rsidR="00DC4C95">
        <w:rPr>
          <w:rFonts w:ascii="Verdana" w:hAnsi="Verdana"/>
        </w:rPr>
        <w:instrText xml:space="preserve"> ADDIN ZOTERO_ITEM CSL_CITATION {"citationID":"kfmi22Mf","properties":{"formattedCitation":"[34]","plainCitation":"[34]","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DC4C95" w:rsidRPr="00DC4C95">
        <w:rPr>
          <w:rFonts w:ascii="Verdana" w:hAnsi="Verdana"/>
        </w:rPr>
        <w:t>[34]</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DC4C95">
        <w:rPr>
          <w:rFonts w:ascii="Verdana" w:hAnsi="Verdana"/>
        </w:rPr>
        <w:instrText xml:space="preserve"> ADDIN ZOTERO_ITEM CSL_CITATION {"citationID":"4aJBnL7G","properties":{"formattedCitation":"[35]","plainCitation":"[35]","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DC4C95" w:rsidRPr="00DC4C95">
        <w:rPr>
          <w:rFonts w:ascii="Verdana" w:hAnsi="Verdana"/>
        </w:rPr>
        <w:t>[35]</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8278D4">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8278D4">
      <w:pPr>
        <w:spacing w:line="360" w:lineRule="auto"/>
        <w:jc w:val="both"/>
        <w:rPr>
          <w:rFonts w:ascii="Verdana" w:hAnsi="Verdana"/>
        </w:rPr>
      </w:pPr>
      <w:r>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w:t>
      </w:r>
      <w:r>
        <w:rPr>
          <w:rFonts w:ascii="Verdana" w:hAnsi="Verdana"/>
        </w:rPr>
        <w:lastRenderedPageBreak/>
        <w:t>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733EED6B" w14:textId="77777777" w:rsidR="00895298" w:rsidRDefault="00895298">
      <w:pPr>
        <w:spacing w:line="360" w:lineRule="auto"/>
        <w:jc w:val="both"/>
        <w:rPr>
          <w:rFonts w:ascii="Verdana" w:hAnsi="Verdana"/>
        </w:rPr>
      </w:pPr>
    </w:p>
    <w:p w14:paraId="08C5FF7B" w14:textId="5601957F" w:rsidR="00895298" w:rsidRPr="00895298" w:rsidRDefault="00895298">
      <w:pPr>
        <w:spacing w:line="360" w:lineRule="auto"/>
        <w:jc w:val="both"/>
        <w:rPr>
          <w:rFonts w:ascii="Verdana" w:hAnsi="Verdana"/>
          <w:u w:val="single"/>
        </w:rPr>
      </w:pPr>
      <w:commentRangeStart w:id="100"/>
      <w:r w:rsidRPr="00895298">
        <w:rPr>
          <w:rFonts w:ascii="Verdana" w:hAnsi="Verdana"/>
          <w:u w:val="single"/>
        </w:rPr>
        <w:t xml:space="preserve">5. </w:t>
      </w:r>
      <w:commentRangeStart w:id="101"/>
      <w:r w:rsidRPr="00895298">
        <w:rPr>
          <w:rFonts w:ascii="Verdana" w:hAnsi="Verdana"/>
          <w:u w:val="single"/>
        </w:rPr>
        <w:t>References</w:t>
      </w:r>
      <w:commentRangeEnd w:id="100"/>
      <w:r w:rsidR="008F3FD4">
        <w:rPr>
          <w:rStyle w:val="CommentReference"/>
        </w:rPr>
        <w:commentReference w:id="100"/>
      </w:r>
      <w:commentRangeEnd w:id="101"/>
      <w:r w:rsidR="00B724FC">
        <w:rPr>
          <w:rStyle w:val="CommentReference"/>
        </w:rPr>
        <w:commentReference w:id="101"/>
      </w:r>
    </w:p>
    <w:p w14:paraId="70B13D82" w14:textId="77777777" w:rsidR="00C00687" w:rsidRDefault="00C00687">
      <w:pPr>
        <w:spacing w:line="360" w:lineRule="auto"/>
        <w:jc w:val="both"/>
        <w:rPr>
          <w:rFonts w:ascii="Verdana" w:hAnsi="Verdana"/>
        </w:rPr>
      </w:pPr>
    </w:p>
    <w:p w14:paraId="0464AC93" w14:textId="77777777" w:rsidR="00382E44" w:rsidRPr="00382E44" w:rsidRDefault="008278D4" w:rsidP="00382E44">
      <w:pPr>
        <w:pStyle w:val="Bibliography"/>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382E44" w:rsidRPr="00382E44">
        <w:t xml:space="preserve">1. </w:t>
      </w:r>
      <w:r w:rsidR="00382E44" w:rsidRPr="00382E4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253D2F2A" w14:textId="77777777" w:rsidR="00382E44" w:rsidRPr="00382E44" w:rsidRDefault="00382E44" w:rsidP="00382E44">
      <w:pPr>
        <w:pStyle w:val="Bibliography"/>
      </w:pPr>
      <w:r w:rsidRPr="00382E44">
        <w:t xml:space="preserve">2. </w:t>
      </w:r>
      <w:r w:rsidRPr="00382E44">
        <w:tab/>
        <w:t>Tashman S, Anderst W. In-vivo measurement of dynamic joint motion using high speed biplane radiography and CT: application to canine ACL deficiency. J Biomech Eng 2003; 125 :238–45. https://doi.org/10.1115/1.1559896</w:t>
      </w:r>
    </w:p>
    <w:p w14:paraId="374714BB" w14:textId="77777777" w:rsidR="00382E44" w:rsidRPr="00382E44" w:rsidRDefault="00382E44" w:rsidP="00382E44">
      <w:pPr>
        <w:pStyle w:val="Bibliography"/>
      </w:pPr>
      <w:r w:rsidRPr="00382E44">
        <w:t xml:space="preserve">3. </w:t>
      </w:r>
      <w:r w:rsidRPr="00382E44">
        <w:tab/>
        <w:t>D’Lima DD, Patil S, Steklov N, Colwell CW. The 2011 ABJS Nicolas Andry Award: ’Lab’-in-a-knee: in vivo knee forces, kinematics, and contact analysis. Clin Orthop Relat Res 2011; 469 :2953–70. https://doi.org/10.1007/s11999-011-1916-9</w:t>
      </w:r>
    </w:p>
    <w:p w14:paraId="3CF325CC" w14:textId="77777777" w:rsidR="00382E44" w:rsidRPr="00382E44" w:rsidRDefault="00382E44" w:rsidP="00382E44">
      <w:pPr>
        <w:pStyle w:val="Bibliography"/>
      </w:pPr>
      <w:r w:rsidRPr="00382E44">
        <w:t xml:space="preserve">4. </w:t>
      </w:r>
      <w:r w:rsidRPr="00382E44">
        <w:tab/>
        <w:t>Tashman S, Kopf S, Fu FH. The Kinematic Basis of Anterior Cruciate Ligament Reconstruction. Operative Techniques in Sports Medicine 2008; 16 :116–8. https://doi.org/10.1053/j.otsm.2008.10.005</w:t>
      </w:r>
    </w:p>
    <w:p w14:paraId="56FDD11C" w14:textId="77777777" w:rsidR="00382E44" w:rsidRPr="00382E44" w:rsidRDefault="00382E44" w:rsidP="00382E44">
      <w:pPr>
        <w:pStyle w:val="Bibliography"/>
      </w:pPr>
      <w:r w:rsidRPr="00382E44">
        <w:t xml:space="preserve">5. </w:t>
      </w:r>
      <w:r w:rsidRPr="00382E44">
        <w:tab/>
        <w:t>Astephen JL, Deluzio KJ, Caldwell GE, Dunbar MJ. Biomechanical changes at the hip, knee, and ankle joints during gait are associated with knee osteoarthritis severity. Journal Orthopaedic Research 2008; 26 :332–41. https://doi.org/10.1002/jor.20496</w:t>
      </w:r>
    </w:p>
    <w:p w14:paraId="624BFC62" w14:textId="77777777" w:rsidR="00382E44" w:rsidRPr="00382E44" w:rsidRDefault="00382E44" w:rsidP="00382E44">
      <w:pPr>
        <w:pStyle w:val="Bibliography"/>
      </w:pPr>
      <w:r w:rsidRPr="00382E44">
        <w:t xml:space="preserve">6. </w:t>
      </w:r>
      <w:r w:rsidRPr="00382E44">
        <w:tab/>
        <w:t>Kaufman KR, Hughes C, Morrey BF, Morrey M, An KN. Gait characteristics of patients with knee osteoarthritis. Journal of Biomechanics 2001; 34 :907–15. https://doi.org/10.1016/S0021-9290(01)00036-7</w:t>
      </w:r>
    </w:p>
    <w:p w14:paraId="181E13F2" w14:textId="77777777" w:rsidR="00382E44" w:rsidRPr="00382E44" w:rsidRDefault="00382E44" w:rsidP="00382E44">
      <w:pPr>
        <w:pStyle w:val="Bibliography"/>
      </w:pPr>
      <w:r w:rsidRPr="00382E44">
        <w:t xml:space="preserve">7. </w:t>
      </w:r>
      <w:r w:rsidRPr="00382E44">
        <w:tab/>
        <w:t>Andriacchi TP, Koo S, Scanlan SF. Gait mechanics influence healthy cartilage morphology and osteoarthritis of the knee. J Bone Joint Surg Am 2009; 91 Suppl 1 :95–101. https://doi.org/10.2106/JBJS.H.01408</w:t>
      </w:r>
    </w:p>
    <w:p w14:paraId="54EFE44F" w14:textId="77777777" w:rsidR="00382E44" w:rsidRPr="00382E44" w:rsidRDefault="00382E44" w:rsidP="00382E44">
      <w:pPr>
        <w:pStyle w:val="Bibliography"/>
      </w:pPr>
      <w:r w:rsidRPr="00382E44">
        <w:t xml:space="preserve">8. </w:t>
      </w:r>
      <w:r w:rsidRPr="00382E44">
        <w:tab/>
        <w:t>Sharma L, Lou C, Felson DT, Dunlop DD, Kirwan-Mellis G, Hayes KW, et al. Laxity in healthy and osteoarthritic knees. Arthritis Rheum 1999; 42 :861–70. https://doi.org/10.1002/1529-0131(199905)42:5&lt;861::AID-ANR4&gt;3.0.CO;2-N</w:t>
      </w:r>
    </w:p>
    <w:p w14:paraId="121689C9" w14:textId="77777777" w:rsidR="00382E44" w:rsidRPr="00382E44" w:rsidRDefault="00382E44" w:rsidP="00382E44">
      <w:pPr>
        <w:pStyle w:val="Bibliography"/>
      </w:pPr>
      <w:r w:rsidRPr="00382E44">
        <w:t xml:space="preserve">9. </w:t>
      </w:r>
      <w:r w:rsidRPr="00382E44">
        <w:tab/>
        <w:t>Lohmander LS, Englund PM, Dahl LL, Roos EM. The long-term consequence of anterior cruciate ligament and meniscus injuries: osteoarthritis. Am J Sports Med 2007; 35 :1756–69. https://doi.org/10.1177/0363546507307396</w:t>
      </w:r>
    </w:p>
    <w:p w14:paraId="05B0AAC1" w14:textId="77777777" w:rsidR="00382E44" w:rsidRPr="00382E44" w:rsidRDefault="00382E44" w:rsidP="00382E44">
      <w:pPr>
        <w:pStyle w:val="Bibliography"/>
      </w:pPr>
      <w:r w:rsidRPr="00382E44">
        <w:t xml:space="preserve">10. </w:t>
      </w:r>
      <w:r w:rsidRPr="00382E44">
        <w:tab/>
        <w:t>Sharma L. The role of proprioceptive deficits, ligamentous laxity, and malalignment in development and progression of knee osteoarthritis. J Rheumatol Suppl 2004; 70 :87–92</w:t>
      </w:r>
    </w:p>
    <w:p w14:paraId="65937392" w14:textId="77777777" w:rsidR="00382E44" w:rsidRPr="00382E44" w:rsidRDefault="00382E44" w:rsidP="00382E44">
      <w:pPr>
        <w:pStyle w:val="Bibliography"/>
      </w:pPr>
      <w:r w:rsidRPr="00382E44">
        <w:lastRenderedPageBreak/>
        <w:t xml:space="preserve">11. </w:t>
      </w:r>
      <w:r w:rsidRPr="00382E44">
        <w:tab/>
        <w:t>Van Rossom S, Wesseling M, Smith CR, Thelen DG, Vanwanseele B, Dieter VA, et al. The influence of knee joint geometry and alignment on the tibiofemoral load distribution: A computational study. Knee 2019; 26 :813–23. https://doi.org/10.1016/j.knee.2019.06.002</w:t>
      </w:r>
    </w:p>
    <w:p w14:paraId="64C5907D" w14:textId="77777777" w:rsidR="00382E44" w:rsidRPr="00382E44" w:rsidRDefault="00382E44" w:rsidP="00382E44">
      <w:pPr>
        <w:pStyle w:val="Bibliography"/>
      </w:pPr>
      <w:r w:rsidRPr="00382E44">
        <w:t xml:space="preserve">12. </w:t>
      </w:r>
      <w:r w:rsidRPr="00382E44">
        <w:tab/>
        <w:t>Arakgi ME, Getgood A. Mechanical Malalignment of the Knee Joint. Evidence-Based Management of Complex Knee Injuries 2022; :66–76. https://doi.org/10.1016/B978-0-323-71310-8.00005-0</w:t>
      </w:r>
    </w:p>
    <w:p w14:paraId="0A44ED32" w14:textId="77777777" w:rsidR="00382E44" w:rsidRPr="00382E44" w:rsidRDefault="00382E44" w:rsidP="00382E44">
      <w:pPr>
        <w:pStyle w:val="Bibliography"/>
      </w:pPr>
      <w:r w:rsidRPr="00382E44">
        <w:rPr>
          <w:lang w:val="de-DE"/>
        </w:rPr>
        <w:t xml:space="preserve">13. </w:t>
      </w:r>
      <w:r w:rsidRPr="00382E44">
        <w:rPr>
          <w:lang w:val="de-DE"/>
        </w:rPr>
        <w:tab/>
        <w:t>d’Entremont AG, Nordmeyer</w:t>
      </w:r>
      <w:r w:rsidRPr="00382E44">
        <w:rPr>
          <w:rFonts w:ascii="Cambria Math" w:hAnsi="Cambria Math" w:cs="Cambria Math"/>
          <w:lang w:val="de-DE"/>
        </w:rPr>
        <w:t>‐</w:t>
      </w:r>
      <w:r w:rsidRPr="00382E44">
        <w:rPr>
          <w:lang w:val="de-DE"/>
        </w:rPr>
        <w:t xml:space="preserve">Massner JA, Bos C, Wilson DR, Pruessmann KP. </w:t>
      </w:r>
      <w:r w:rsidRPr="00382E44">
        <w:t>Do dynamic</w:t>
      </w:r>
      <w:r w:rsidRPr="00382E44">
        <w:rPr>
          <w:rFonts w:ascii="Cambria Math" w:hAnsi="Cambria Math" w:cs="Cambria Math"/>
        </w:rPr>
        <w:t>‐</w:t>
      </w:r>
      <w:r w:rsidRPr="00382E44">
        <w:t>based MR knee kinematics methods produce the same results as static methods? Magnetic Resonance in Med 2013; 69 :1634</w:t>
      </w:r>
      <w:r w:rsidRPr="00382E44">
        <w:rPr>
          <w:rFonts w:ascii="Aptos" w:hAnsi="Aptos" w:cs="Aptos"/>
        </w:rPr>
        <w:t>–</w:t>
      </w:r>
      <w:r w:rsidRPr="00382E44">
        <w:t>44. https://doi.org/10.1002/mrm.24425</w:t>
      </w:r>
    </w:p>
    <w:p w14:paraId="114C4C37" w14:textId="77777777" w:rsidR="00382E44" w:rsidRPr="00382E44" w:rsidRDefault="00382E44" w:rsidP="00382E44">
      <w:pPr>
        <w:pStyle w:val="Bibliography"/>
      </w:pPr>
      <w:r w:rsidRPr="00382E44">
        <w:t xml:space="preserve">14. </w:t>
      </w:r>
      <w:r w:rsidRPr="00382E44">
        <w:tab/>
        <w:t>Conconi M, De Carli F, Berni M, Sancisi N, Parenti-Castelli V, Monetti G. In-Vivo Quantification of Knee Deep-Flexion in Physiological Loading Condition trough Dynamic MRI. Applied Sciences 2023; 13 :629. https://doi.org/10.3390/app13010629</w:t>
      </w:r>
    </w:p>
    <w:p w14:paraId="3714A489" w14:textId="77777777" w:rsidR="00382E44" w:rsidRPr="00382E44" w:rsidRDefault="00382E44" w:rsidP="00382E44">
      <w:pPr>
        <w:pStyle w:val="Bibliography"/>
      </w:pPr>
      <w:r w:rsidRPr="00382E44">
        <w:t xml:space="preserve">15. </w:t>
      </w:r>
      <w:r w:rsidRPr="00382E4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DF8EB58" w14:textId="77777777" w:rsidR="00382E44" w:rsidRPr="00382E44" w:rsidRDefault="00382E44" w:rsidP="00382E44">
      <w:pPr>
        <w:pStyle w:val="Bibliography"/>
        <w:rPr>
          <w:lang w:val="de-DE"/>
        </w:rPr>
      </w:pPr>
      <w:r w:rsidRPr="00382E44">
        <w:t xml:space="preserve">16. </w:t>
      </w:r>
      <w:r w:rsidRPr="00382E44">
        <w:tab/>
        <w:t xml:space="preserve">Kaiser JM, Vignos MF, Kijowski R, Baer G, Thelen DG. Effect of Loading on In Vivo Tibiofemoral and Patellofemoral Kinematics of Healthy and ACL-Reconstructed Knees. </w:t>
      </w:r>
      <w:r w:rsidRPr="00382E44">
        <w:rPr>
          <w:lang w:val="de-DE"/>
        </w:rPr>
        <w:t>Am J Sports Med 2017; 45 :3272–9. https://doi.org/10.1177/0363546517724417</w:t>
      </w:r>
    </w:p>
    <w:p w14:paraId="41696510" w14:textId="77777777" w:rsidR="00382E44" w:rsidRPr="00382E44" w:rsidRDefault="00382E44" w:rsidP="00382E44">
      <w:pPr>
        <w:pStyle w:val="Bibliography"/>
      </w:pPr>
      <w:r w:rsidRPr="00382E44">
        <w:rPr>
          <w:lang w:val="de-DE"/>
        </w:rPr>
        <w:t xml:space="preserve">17. </w:t>
      </w:r>
      <w:r w:rsidRPr="00382E44">
        <w:rPr>
          <w:lang w:val="de-DE"/>
        </w:rPr>
        <w:tab/>
        <w:t xml:space="preserve">Brossmann J, Muhle C, Schröder C, Melchert UH, Büll CC, Spielmann RP, et al. </w:t>
      </w:r>
      <w:r w:rsidRPr="00382E44">
        <w:t>Patellar tracking patterns during active and passive knee extension: evaluation with motion-triggered cine MR imaging. Radiology 1993; 187 :205–12. https://doi.org/10.1148/radiology.187.1.8451415</w:t>
      </w:r>
    </w:p>
    <w:p w14:paraId="0356E557" w14:textId="77777777" w:rsidR="00382E44" w:rsidRPr="00382E44" w:rsidRDefault="00382E44" w:rsidP="00382E44">
      <w:pPr>
        <w:pStyle w:val="Bibliography"/>
      </w:pPr>
      <w:r w:rsidRPr="00382E44">
        <w:t xml:space="preserve">18. </w:t>
      </w:r>
      <w:r w:rsidRPr="00382E44">
        <w:tab/>
        <w:t>Seisler AR, Sheehan FT. Normative three-dimensional patellofemoral and tibiofemoral kinematics: a dynamic, in vivo study. IEEE Trans Biomed Eng 2007; 54 :1333–41. https://doi.org/10.1109/TBME.2007.890735</w:t>
      </w:r>
    </w:p>
    <w:p w14:paraId="37A8FBDE" w14:textId="77777777" w:rsidR="00382E44" w:rsidRPr="00382E44" w:rsidRDefault="00382E44" w:rsidP="00382E44">
      <w:pPr>
        <w:pStyle w:val="Bibliography"/>
        <w:rPr>
          <w:lang w:val="de-DE"/>
        </w:rPr>
      </w:pPr>
      <w:r w:rsidRPr="00382E44">
        <w:t xml:space="preserve">19. </w:t>
      </w:r>
      <w:r w:rsidRPr="00382E44">
        <w:tab/>
        <w:t xml:space="preserve">Behnam AJ, Herzka DA, Sheehan FT. Assessing the accuracy and precision of musculoskeletal motion tracking using cine-PC MRI on a 3.0T platform. </w:t>
      </w:r>
      <w:r w:rsidRPr="00382E44">
        <w:rPr>
          <w:lang w:val="de-DE"/>
        </w:rPr>
        <w:t>J Biomech 2011; 44 :193–7. https://doi.org/10.1016/j.jbiomech.2010.08.029</w:t>
      </w:r>
    </w:p>
    <w:p w14:paraId="68D35581" w14:textId="77777777" w:rsidR="00382E44" w:rsidRPr="00382E44" w:rsidRDefault="00382E44" w:rsidP="00382E44">
      <w:pPr>
        <w:pStyle w:val="Bibliography"/>
      </w:pPr>
      <w:r w:rsidRPr="00382E44">
        <w:rPr>
          <w:lang w:val="de-DE"/>
        </w:rPr>
        <w:t xml:space="preserve">20. </w:t>
      </w:r>
      <w:r w:rsidRPr="00382E44">
        <w:rPr>
          <w:lang w:val="de-DE"/>
        </w:rPr>
        <w:tab/>
        <w:t xml:space="preserve">Kaiser J, Bradford R, Johnson K, Wieben O, Thelen DG. </w:t>
      </w:r>
      <w:r w:rsidRPr="00382E44">
        <w:t>Measurement of tibiofemoral kinematics using highly accelerated 3D radial sampling. Magnetic Resonance in Med 2013; 69 :1310–6. https://doi.org/10.1002/mrm.24362</w:t>
      </w:r>
    </w:p>
    <w:p w14:paraId="0E84183F" w14:textId="77777777" w:rsidR="00382E44" w:rsidRPr="00382E44" w:rsidRDefault="00382E44" w:rsidP="00382E44">
      <w:pPr>
        <w:pStyle w:val="Bibliography"/>
      </w:pPr>
      <w:r w:rsidRPr="00382E44">
        <w:t xml:space="preserve">21. </w:t>
      </w:r>
      <w:r w:rsidRPr="00382E44">
        <w:tab/>
        <w:t>Canny J. A Computational Approach to Edge Detection. IEEE Trans Pattern Anal Mach Intell 1986; PAMI-8 :679–98. https://doi.org/10.1109/TPAMI.1986.4767851</w:t>
      </w:r>
    </w:p>
    <w:p w14:paraId="7CA2EF51" w14:textId="77777777" w:rsidR="00382E44" w:rsidRPr="00382E44" w:rsidRDefault="00382E44" w:rsidP="00382E44">
      <w:pPr>
        <w:pStyle w:val="Bibliography"/>
        <w:rPr>
          <w:lang w:val="de-DE"/>
        </w:rPr>
      </w:pPr>
      <w:r w:rsidRPr="00382E44">
        <w:t xml:space="preserve">22. </w:t>
      </w:r>
      <w:r w:rsidRPr="00382E44">
        <w:tab/>
        <w:t xml:space="preserve">Dillencourt MB, Samet H, Tamminen M. A general approach to connected-component labeling for arbitrary image representations. </w:t>
      </w:r>
      <w:r w:rsidRPr="00382E44">
        <w:rPr>
          <w:lang w:val="de-DE"/>
        </w:rPr>
        <w:t>J ACM 1992; 39 :253–80. https://doi.org/10.1145/128749.128750</w:t>
      </w:r>
    </w:p>
    <w:p w14:paraId="11C3ECBE" w14:textId="77777777" w:rsidR="00382E44" w:rsidRPr="00382E44" w:rsidRDefault="00382E44" w:rsidP="00382E44">
      <w:pPr>
        <w:pStyle w:val="Bibliography"/>
      </w:pPr>
      <w:r w:rsidRPr="00382E44">
        <w:rPr>
          <w:lang w:val="de-DE"/>
        </w:rPr>
        <w:t xml:space="preserve">23. </w:t>
      </w:r>
      <w:r w:rsidRPr="00382E44">
        <w:rPr>
          <w:lang w:val="de-DE"/>
        </w:rPr>
        <w:tab/>
        <w:t xml:space="preserve">Brisson NM, Krämer M, Krahl LAN, Schill A, Duda GN, Reichenbach JR. </w:t>
      </w:r>
      <w:r w:rsidRPr="00382E44">
        <w:t>A novel multipurpose device for guided knee motion and loading during dynamic magnetic resonance imaging. Zeitschrift für Medizinische Physik 2022; 32 :500–13. https://doi.org/10.1016/j.zemedi.2021.12.002</w:t>
      </w:r>
    </w:p>
    <w:p w14:paraId="245DE14F" w14:textId="77777777" w:rsidR="00382E44" w:rsidRPr="00382E44" w:rsidRDefault="00382E44" w:rsidP="00382E44">
      <w:pPr>
        <w:pStyle w:val="Bibliography"/>
        <w:rPr>
          <w:lang w:val="de-DE"/>
        </w:rPr>
      </w:pPr>
      <w:r w:rsidRPr="00382E44">
        <w:lastRenderedPageBreak/>
        <w:t xml:space="preserve">24. </w:t>
      </w:r>
      <w:r w:rsidRPr="00382E44">
        <w:tab/>
        <w:t xml:space="preserve">Winkelmann S, Schaeffter T, Koehler T, Eggers H, Doessel O. An Optimal Radial Profile Order Based on the Golden Ratio for Time-Resolved MRI. </w:t>
      </w:r>
      <w:r w:rsidRPr="00382E44">
        <w:rPr>
          <w:lang w:val="de-DE"/>
        </w:rPr>
        <w:t>IEEE Trans Med Imaging 2007; 26 :68–76. https://doi.org/10.1109/TMI.2006.885337</w:t>
      </w:r>
    </w:p>
    <w:p w14:paraId="40995496" w14:textId="77777777" w:rsidR="00382E44" w:rsidRPr="00382E44" w:rsidRDefault="00382E44" w:rsidP="00382E44">
      <w:pPr>
        <w:pStyle w:val="Bibliography"/>
      </w:pPr>
      <w:r w:rsidRPr="00382E44">
        <w:rPr>
          <w:lang w:val="de-DE"/>
        </w:rPr>
        <w:t xml:space="preserve">25. </w:t>
      </w:r>
      <w:r w:rsidRPr="00382E44">
        <w:rPr>
          <w:lang w:val="de-DE"/>
        </w:rPr>
        <w:tab/>
        <w:t xml:space="preserve">Krämer M, Herrmann K, Biermann J, Reichenbach JR. </w:t>
      </w:r>
      <w:r w:rsidRPr="00382E44">
        <w:t>Retrospective reconstruction of cardiac cine images from golden</w:t>
      </w:r>
      <w:r w:rsidRPr="00382E44">
        <w:rPr>
          <w:rFonts w:ascii="Cambria Math" w:hAnsi="Cambria Math" w:cs="Cambria Math"/>
        </w:rPr>
        <w:t>‐</w:t>
      </w:r>
      <w:r w:rsidRPr="00382E44">
        <w:t>ratio radial MRI using one</w:t>
      </w:r>
      <w:r w:rsidRPr="00382E44">
        <w:rPr>
          <w:rFonts w:ascii="Cambria Math" w:hAnsi="Cambria Math" w:cs="Cambria Math"/>
        </w:rPr>
        <w:t>‐</w:t>
      </w:r>
      <w:r w:rsidRPr="00382E44">
        <w:t>dimensional navigators. Magnetic Resonance Imaging 2014; 40 :413</w:t>
      </w:r>
      <w:r w:rsidRPr="00382E44">
        <w:rPr>
          <w:rFonts w:ascii="Aptos" w:hAnsi="Aptos" w:cs="Aptos"/>
        </w:rPr>
        <w:t>–</w:t>
      </w:r>
      <w:r w:rsidRPr="00382E44">
        <w:t>22. https://doi.org/10.1002/jmri.24364</w:t>
      </w:r>
    </w:p>
    <w:p w14:paraId="554EE3DF" w14:textId="77777777" w:rsidR="00382E44" w:rsidRPr="00382E44" w:rsidRDefault="00382E44" w:rsidP="00382E44">
      <w:pPr>
        <w:pStyle w:val="Bibliography"/>
      </w:pPr>
      <w:r w:rsidRPr="00382E44">
        <w:t xml:space="preserve">26. </w:t>
      </w:r>
      <w:r w:rsidRPr="00382E4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E88B2A2" w14:textId="77777777" w:rsidR="00382E44" w:rsidRPr="00382E44" w:rsidRDefault="00382E44" w:rsidP="00382E44">
      <w:pPr>
        <w:pStyle w:val="Bibliography"/>
      </w:pPr>
      <w:r w:rsidRPr="00382E44">
        <w:t xml:space="preserve">27. </w:t>
      </w:r>
      <w:r w:rsidRPr="00382E44">
        <w:tab/>
        <w:t>Wood T, Ljungberg E, Wiesinger F. Radial Interstices Enable Speedy Low-volume Imaging. JOSS 2021; 6 :3500. https://doi.org/10.21105/joss.03500</w:t>
      </w:r>
    </w:p>
    <w:p w14:paraId="6D39DBC6" w14:textId="77777777" w:rsidR="00382E44" w:rsidRPr="00382E44" w:rsidRDefault="00382E44" w:rsidP="00382E44">
      <w:pPr>
        <w:pStyle w:val="Bibliography"/>
      </w:pPr>
      <w:r w:rsidRPr="00382E44">
        <w:t xml:space="preserve">28. </w:t>
      </w:r>
      <w:r w:rsidRPr="00382E44">
        <w:tab/>
        <w:t>Boyd S. Distributed Optimization and Statistical Learning via the Alternating Direction Method of Multipliers. FNT in Machine Learning 2010; 3 :1–122. https://doi.org/10.1561/2200000016</w:t>
      </w:r>
    </w:p>
    <w:p w14:paraId="5FB11C7C" w14:textId="77777777" w:rsidR="00382E44" w:rsidRPr="00382E44" w:rsidRDefault="00382E44" w:rsidP="00382E44">
      <w:pPr>
        <w:pStyle w:val="Bibliography"/>
      </w:pPr>
      <w:r w:rsidRPr="00382E44">
        <w:t xml:space="preserve">29. </w:t>
      </w:r>
      <w:r w:rsidRPr="00382E44">
        <w:tab/>
        <w:t>Bredies K, Kunisch K, Pock T. Total Generalized Variation. SIAM J Imaging Sci 2010; 3 :492–526. https://doi.org/10.1137/090769521</w:t>
      </w:r>
    </w:p>
    <w:p w14:paraId="289EAE12" w14:textId="77777777" w:rsidR="00382E44" w:rsidRPr="00382E44" w:rsidRDefault="00382E44" w:rsidP="00382E44">
      <w:pPr>
        <w:pStyle w:val="Bibliography"/>
      </w:pPr>
      <w:r w:rsidRPr="00382E44">
        <w:rPr>
          <w:lang w:val="de-DE"/>
        </w:rPr>
        <w:t xml:space="preserve">30. </w:t>
      </w:r>
      <w:r w:rsidRPr="00382E44">
        <w:rPr>
          <w:lang w:val="de-DE"/>
        </w:rPr>
        <w:tab/>
        <w:t xml:space="preserve">Hinneburg A, Aggarwal CC, Keim DA. </w:t>
      </w:r>
      <w:r w:rsidRPr="00382E44">
        <w:t>What is the nearest neighbor in high dimensional spaces? Proc of the 26th Internat Conference on Very Large Databases, Cairo, Egypt, 2000 2000; :506–15</w:t>
      </w:r>
    </w:p>
    <w:p w14:paraId="6A88A707" w14:textId="77777777" w:rsidR="00382E44" w:rsidRPr="00382E44" w:rsidRDefault="00382E44" w:rsidP="00382E44">
      <w:pPr>
        <w:pStyle w:val="Bibliography"/>
      </w:pPr>
      <w:r w:rsidRPr="00382E44">
        <w:t xml:space="preserve">31. </w:t>
      </w:r>
      <w:r w:rsidRPr="00382E44">
        <w:tab/>
        <w:t>De Boor C. A Practical Guide to Splines. 1978; 27. https://doi.org/10.1007/978-1-4612-6333-3</w:t>
      </w:r>
    </w:p>
    <w:p w14:paraId="177CA41E" w14:textId="77777777" w:rsidR="00382E44" w:rsidRPr="00382E44" w:rsidRDefault="00382E44" w:rsidP="00382E44">
      <w:pPr>
        <w:pStyle w:val="Bibliography"/>
      </w:pPr>
      <w:r w:rsidRPr="00382E44">
        <w:t xml:space="preserve">32. </w:t>
      </w:r>
      <w:r w:rsidRPr="00382E44">
        <w:tab/>
        <w:t>Nelder JA, Mead R. A Simplex Method for Function Minimization. The Computer Journal 1965; 7 :308–13. https://doi.org/10.1093/comjnl/7.4.308</w:t>
      </w:r>
    </w:p>
    <w:p w14:paraId="23B0CDF2" w14:textId="77777777" w:rsidR="00382E44" w:rsidRPr="00382E44" w:rsidRDefault="00382E44" w:rsidP="00382E44">
      <w:pPr>
        <w:pStyle w:val="Bibliography"/>
        <w:rPr>
          <w:lang w:val="de-DE"/>
        </w:rPr>
      </w:pPr>
      <w:r w:rsidRPr="00382E44">
        <w:t xml:space="preserve">33. </w:t>
      </w:r>
      <w:r w:rsidRPr="00382E44">
        <w:tab/>
        <w:t xml:space="preserve">Sofroniew N, Lambert T, Evans K, Nunez-Iglesias J, Bokota G, Winston P, et al. napari: a multi-dimensional image viewer for Python. </w:t>
      </w:r>
      <w:r w:rsidRPr="00382E44">
        <w:rPr>
          <w:lang w:val="de-DE"/>
        </w:rPr>
        <w:t>2022; https://doi.org/10.5281/ZENODO.6598542</w:t>
      </w:r>
    </w:p>
    <w:p w14:paraId="50D9757C" w14:textId="77777777" w:rsidR="00382E44" w:rsidRPr="00382E44" w:rsidRDefault="00382E44" w:rsidP="00382E44">
      <w:pPr>
        <w:pStyle w:val="Bibliography"/>
      </w:pPr>
      <w:r w:rsidRPr="00382E44">
        <w:rPr>
          <w:lang w:val="de-DE"/>
        </w:rPr>
        <w:t xml:space="preserve">34. </w:t>
      </w:r>
      <w:r w:rsidRPr="00382E44">
        <w:rPr>
          <w:lang w:val="de-DE"/>
        </w:rPr>
        <w:tab/>
        <w:t xml:space="preserve">Shimizu T, Cheng Z, Samaan MA, Tanaka MS, Souza RB, Li X, et al. </w:t>
      </w:r>
      <w:r w:rsidRPr="00382E44">
        <w:t>Increases in Joint Laxity After Anterior Cruciate Ligament Reconstruction Are Associated With Sagittal Biomechanical Asymmetry. Arthroscopy 2019; 35 :2072–9. https://doi.org/10.1016/j.arthro.2019.01.050</w:t>
      </w:r>
    </w:p>
    <w:p w14:paraId="417CF535" w14:textId="77777777" w:rsidR="00382E44" w:rsidRPr="00382E44" w:rsidRDefault="00382E44" w:rsidP="00382E44">
      <w:pPr>
        <w:pStyle w:val="Bibliography"/>
      </w:pPr>
      <w:r w:rsidRPr="00382E44">
        <w:t xml:space="preserve">35. </w:t>
      </w:r>
      <w:r w:rsidRPr="00382E44">
        <w:tab/>
        <w:t>Barrance PJ, Williams GN, Snyder-Mackler L, Buchanan TS. Altered knee kinematics in ACL-deficient non-copers: a comparison using dynamic MRI. J Orthop Res 2006; 24 :132–40. https://doi.org/10.1002/jor.20016</w:t>
      </w:r>
    </w:p>
    <w:p w14:paraId="4777E927" w14:textId="7F4A816D"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382A61" w:rsidRDefault="00382A61"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382A61" w:rsidRDefault="00382A61"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382A61" w:rsidRDefault="00382A61"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3" w:author="Brisson, Nicholas" w:date="2025-01-14T19:47:00Z" w:initials="BN">
    <w:p w14:paraId="0CDBA081" w14:textId="7F53B161" w:rsidR="00382A61" w:rsidRDefault="00382A61">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Brisson, Nicholas" w:date="2025-01-14T20:01:00Z" w:initials="BN">
    <w:p w14:paraId="58516CF0" w14:textId="77777777" w:rsidR="00382A61" w:rsidRDefault="00382A61">
      <w:pPr>
        <w:pStyle w:val="CommentText"/>
      </w:pPr>
      <w:r>
        <w:rPr>
          <w:rStyle w:val="CommentReference"/>
        </w:rPr>
        <w:annotationRef/>
      </w:r>
      <w:r>
        <w:t xml:space="preserve">Nowhere in your abstract did you use the term “osteokinematics”. It should definitely be defined/used. </w:t>
      </w:r>
    </w:p>
    <w:p w14:paraId="42C47F5D" w14:textId="77777777" w:rsidR="00382A61" w:rsidRDefault="00382A61">
      <w:pPr>
        <w:pStyle w:val="CommentText"/>
      </w:pPr>
    </w:p>
    <w:p w14:paraId="4063C12A" w14:textId="77777777" w:rsidR="00382A61" w:rsidRDefault="00382A61">
      <w:pPr>
        <w:pStyle w:val="CommentText"/>
      </w:pPr>
      <w:r>
        <w:t>&gt;&gt;Actually, see my comment in the main text intro:</w:t>
      </w:r>
    </w:p>
    <w:p w14:paraId="7BF0BAA4" w14:textId="6FB7F8A2" w:rsidR="00382A61" w:rsidRDefault="00382A61">
      <w:pPr>
        <w:pStyle w:val="CommentText"/>
      </w:pPr>
      <w:r>
        <w:t>Actually, I have to apologize for a previous oversight. The correct term here is “arthrokinematics” (not osteokinematics).</w:t>
      </w:r>
    </w:p>
    <w:p w14:paraId="615D2E9D" w14:textId="4DF64638" w:rsidR="00382A61" w:rsidRDefault="00382A61">
      <w:pPr>
        <w:pStyle w:val="CommentText"/>
      </w:pPr>
    </w:p>
  </w:comment>
  <w:comment w:id="5" w:author="Brisson, Nicholas" w:date="2025-01-14T19:49:00Z" w:initials="BN">
    <w:p w14:paraId="47FDDD04" w14:textId="0E64BA9D" w:rsidR="00382A61" w:rsidRDefault="00382A61">
      <w:pPr>
        <w:pStyle w:val="CommentText"/>
      </w:pPr>
      <w:r>
        <w:rPr>
          <w:rStyle w:val="CommentReference"/>
        </w:rPr>
        <w:annotationRef/>
      </w:r>
      <w:r>
        <w:t>I only scanned the Abstract for spelling and grammar. I’ll have a closer look at content once the manuscript has been finalized. (please remind me)</w:t>
      </w:r>
    </w:p>
  </w:comment>
  <w:comment w:id="9" w:author="Brisson, Nicholas" w:date="2025-01-14T19:54:00Z" w:initials="BN">
    <w:p w14:paraId="3A287BC3" w14:textId="7C0B160F" w:rsidR="00382A61" w:rsidRDefault="00382A61">
      <w:pPr>
        <w:pStyle w:val="CommentText"/>
      </w:pPr>
      <w:r>
        <w:rPr>
          <w:rStyle w:val="CommentReference"/>
        </w:rPr>
        <w:annotationRef/>
      </w:r>
      <w:r>
        <w:t>Need to mention earlier that the method presented/validated is semi-automated</w:t>
      </w:r>
    </w:p>
  </w:comment>
  <w:comment w:id="10" w:author="Brisson, Nicholas" w:date="2025-01-14T19:55:00Z" w:initials="BN">
    <w:p w14:paraId="3F110277" w14:textId="08CAE560" w:rsidR="00382A61" w:rsidRDefault="00382A61">
      <w:pPr>
        <w:pStyle w:val="CommentText"/>
      </w:pPr>
      <w:r>
        <w:rPr>
          <w:rStyle w:val="CommentReference"/>
        </w:rPr>
        <w:annotationRef/>
      </w:r>
      <w:r>
        <w:t>This needs to be listed as an outcome measure in the yellow highlighted part above</w:t>
      </w:r>
    </w:p>
  </w:comment>
  <w:comment w:id="11" w:author="Brisson, Nicholas" w:date="2025-01-14T19:55:00Z" w:initials="BN">
    <w:p w14:paraId="6ACE3810" w14:textId="543A06D2" w:rsidR="00382A61" w:rsidRDefault="00382A61">
      <w:pPr>
        <w:pStyle w:val="CommentText"/>
      </w:pPr>
      <w:r>
        <w:rPr>
          <w:rStyle w:val="CommentReference"/>
        </w:rPr>
        <w:annotationRef/>
      </w:r>
      <w:r>
        <w:t xml:space="preserve">Until now, I did not know that “time comparison” was an outcome… is this state in the objective section of the manuscript? </w:t>
      </w:r>
    </w:p>
  </w:comment>
  <w:comment w:id="12" w:author="Brisson, Nicholas" w:date="2025-01-14T19:56:00Z" w:initials="BN">
    <w:p w14:paraId="4C6C8CC5" w14:textId="6C141425" w:rsidR="00382A61" w:rsidRDefault="00382A61">
      <w:pPr>
        <w:pStyle w:val="CommentText"/>
      </w:pPr>
      <w:r>
        <w:rPr>
          <w:rStyle w:val="CommentReference"/>
        </w:rPr>
        <w:annotationRef/>
      </w:r>
      <w:r>
        <w:t>Displacement of WHAT bone?</w:t>
      </w:r>
    </w:p>
  </w:comment>
  <w:comment w:id="13" w:author="Martin Krämer" w:date="2025-01-06T13:11:00Z" w:initials="MK">
    <w:p w14:paraId="35F400DC" w14:textId="774D4EF5" w:rsidR="00382A61" w:rsidRDefault="00382A61" w:rsidP="00D52D69">
      <w:pPr>
        <w:pStyle w:val="CommentText"/>
      </w:pPr>
      <w:r>
        <w:rPr>
          <w:rStyle w:val="CommentReference"/>
        </w:rPr>
        <w:annotationRef/>
      </w:r>
      <w:r>
        <w:t>Is this important?</w:t>
      </w:r>
    </w:p>
  </w:comment>
  <w:comment w:id="14" w:author="Aayush Nepal" w:date="2025-01-07T14:34:00Z" w:initials="AN">
    <w:p w14:paraId="4AEF00F3" w14:textId="77777777" w:rsidR="00382A61" w:rsidRDefault="00382A61" w:rsidP="00B61EA4">
      <w:pPr>
        <w:pStyle w:val="CommentText"/>
      </w:pPr>
      <w:r>
        <w:rPr>
          <w:rStyle w:val="CommentReference"/>
        </w:rPr>
        <w:annotationRef/>
      </w:r>
      <w:r>
        <w:rPr>
          <w:lang w:val="de-DE"/>
        </w:rPr>
        <w:t xml:space="preserve">I think so.. Because this would immeidiately clarify to the readers what is the displacement we actually measured. </w:t>
      </w:r>
    </w:p>
  </w:comment>
  <w:comment w:id="15" w:author="Brisson, Nicholas" w:date="2025-01-14T19:57:00Z" w:initials="BN">
    <w:p w14:paraId="1702AC2B" w14:textId="782D9392" w:rsidR="00382A61" w:rsidRDefault="00382A61">
      <w:pPr>
        <w:pStyle w:val="CommentText"/>
      </w:pPr>
      <w:r>
        <w:rPr>
          <w:rStyle w:val="CommentReference"/>
        </w:rPr>
        <w:annotationRef/>
      </w:r>
      <w:r>
        <w:t>Agreed that this is important. But it does not go here. It’ a method – so it should come earlier, before the results (probably also in the yellow highlighted area)</w:t>
      </w:r>
    </w:p>
  </w:comment>
  <w:comment w:id="16" w:author="Brisson, Nicholas" w:date="2025-01-14T19:58:00Z" w:initials="BN">
    <w:p w14:paraId="3B663697" w14:textId="1996571C" w:rsidR="00382A61" w:rsidRDefault="00382A61">
      <w:pPr>
        <w:pStyle w:val="CommentText"/>
      </w:pPr>
      <w:r>
        <w:rPr>
          <w:rStyle w:val="CommentReference"/>
        </w:rPr>
        <w:annotationRef/>
      </w:r>
      <w:r>
        <w:t>Please give actual values or ranges of values here to quantify this statement</w:t>
      </w:r>
    </w:p>
  </w:comment>
  <w:comment w:id="17" w:author="Brisson, Nicholas" w:date="2025-01-14T19:58:00Z" w:initials="BN">
    <w:p w14:paraId="7F5535AD" w14:textId="71E400F5" w:rsidR="00382A61" w:rsidRDefault="00382A61">
      <w:pPr>
        <w:pStyle w:val="CommentText"/>
      </w:pPr>
      <w:r>
        <w:rPr>
          <w:rStyle w:val="CommentReference"/>
        </w:rPr>
        <w:annotationRef/>
      </w:r>
      <w:r>
        <w:t>You did not assess reliability (eg. Through means of ICC)- do you mean “consistently achieved low errors”?</w:t>
      </w:r>
    </w:p>
    <w:p w14:paraId="29353F67" w14:textId="77777777" w:rsidR="00382A61" w:rsidRDefault="00382A61">
      <w:pPr>
        <w:pStyle w:val="CommentText"/>
      </w:pPr>
    </w:p>
    <w:p w14:paraId="39CAE318" w14:textId="5C88BFD7" w:rsidR="00382A61" w:rsidRDefault="00382A61">
      <w:pPr>
        <w:pStyle w:val="CommentText"/>
      </w:pPr>
      <w:r>
        <w:t>And what does “efficient” mean? in term of TIME? (ie, as in your “new” outcome measure)?</w:t>
      </w:r>
    </w:p>
  </w:comment>
  <w:comment w:id="18" w:author="Brisson, Nicholas" w:date="2025-01-14T20:00:00Z" w:initials="BN">
    <w:p w14:paraId="4002901C" w14:textId="5C9B3190" w:rsidR="00382A61" w:rsidRDefault="00382A61">
      <w:pPr>
        <w:pStyle w:val="CommentText"/>
      </w:pPr>
      <w:r>
        <w:rPr>
          <w:rStyle w:val="CommentReference"/>
        </w:rPr>
        <w:annotationRef/>
      </w:r>
      <w:r>
        <w:t>This is out of place – it comes out of nowhere. If you want to argue this, then it should also be in your abstract intro/rationale.</w:t>
      </w:r>
    </w:p>
  </w:comment>
  <w:comment w:id="20" w:author="Aayush Nepal" w:date="2025-01-03T18:54:00Z" w:initials="AN">
    <w:p w14:paraId="6FA94E10" w14:textId="63C49CE1" w:rsidR="00382A61" w:rsidRDefault="00382A61" w:rsidP="00A844AC">
      <w:pPr>
        <w:pStyle w:val="CommentText"/>
      </w:pPr>
      <w:r>
        <w:rPr>
          <w:rStyle w:val="CommentReference"/>
        </w:rPr>
        <w:annotationRef/>
      </w:r>
      <w:r>
        <w:t xml:space="preserve">Guideline says to provide keywords right after the abstract. </w:t>
      </w:r>
    </w:p>
  </w:comment>
  <w:comment w:id="21" w:author="Brisson, Nicholas" w:date="2025-01-14T19:48:00Z" w:initials="BN">
    <w:p w14:paraId="63C2C53D" w14:textId="77777777" w:rsidR="00382A61" w:rsidRDefault="00382A61">
      <w:pPr>
        <w:pStyle w:val="CommentText"/>
      </w:pPr>
      <w:r>
        <w:rPr>
          <w:rStyle w:val="CommentReference"/>
        </w:rPr>
        <w:annotationRef/>
      </w:r>
      <w:r>
        <w:t>Update keywords based on suggestions in Title page document.</w:t>
      </w:r>
    </w:p>
    <w:p w14:paraId="502D03E5" w14:textId="77777777" w:rsidR="00382A61" w:rsidRDefault="00382A61">
      <w:pPr>
        <w:pStyle w:val="CommentText"/>
      </w:pPr>
    </w:p>
    <w:p w14:paraId="08C92A1A" w14:textId="68CD0DFC" w:rsidR="00382A61" w:rsidRDefault="00382A61">
      <w:pPr>
        <w:pStyle w:val="CommentText"/>
      </w:pPr>
      <w:r>
        <w:t>Also, change to “arthrokinematics”</w:t>
      </w:r>
    </w:p>
  </w:comment>
  <w:comment w:id="29" w:author="Aayush Nepal" w:date="2025-01-03T18:57:00Z" w:initials="AN">
    <w:p w14:paraId="250964CD" w14:textId="5A34FD43" w:rsidR="00382A61" w:rsidRDefault="00382A61" w:rsidP="006F743D">
      <w:pPr>
        <w:pStyle w:val="CommentText"/>
      </w:pPr>
      <w:r>
        <w:rPr>
          <w:rStyle w:val="CommentReference"/>
        </w:rPr>
        <w:annotationRef/>
      </w:r>
      <w:r>
        <w:t xml:space="preserve">If we use this term, this is my suggestion of where we introduce it, inside the parenthesis. </w:t>
      </w:r>
    </w:p>
  </w:comment>
  <w:comment w:id="30" w:author="Brisson, Nicholas" w:date="2025-01-14T20:01:00Z" w:initials="BN">
    <w:p w14:paraId="5A703E13" w14:textId="2CC3CC7B" w:rsidR="00382A61" w:rsidRDefault="00382A61">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31" w:author="Brisson, Nicholas" w:date="2025-01-14T20:09:00Z" w:initials="BN">
    <w:p w14:paraId="12F272C0" w14:textId="77777777" w:rsidR="00382A61" w:rsidRDefault="00382A61">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382A61" w:rsidRDefault="00382A61">
      <w:pPr>
        <w:pStyle w:val="CommentText"/>
      </w:pPr>
    </w:p>
    <w:p w14:paraId="355E3448" w14:textId="5580DE27" w:rsidR="00382A61" w:rsidRDefault="00382A61">
      <w:pPr>
        <w:pStyle w:val="CommentText"/>
      </w:pPr>
      <w:hyperlink r:id="rId1" w:history="1">
        <w:r w:rsidRPr="0007348F">
          <w:rPr>
            <w:rStyle w:val="Hyperlink"/>
          </w:rPr>
          <w:t>https://www.youtube.com/watch?v=BcIB0KhLzNg</w:t>
        </w:r>
      </w:hyperlink>
    </w:p>
    <w:p w14:paraId="4BD75B87" w14:textId="1FDF3053" w:rsidR="00382A61" w:rsidRDefault="00382A61">
      <w:pPr>
        <w:pStyle w:val="CommentText"/>
      </w:pPr>
    </w:p>
    <w:p w14:paraId="21A3C2F5" w14:textId="24E1518B" w:rsidR="00382A61" w:rsidRDefault="00382A61">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382A61" w:rsidRDefault="00382A61">
      <w:pPr>
        <w:pStyle w:val="CommentText"/>
      </w:pPr>
    </w:p>
  </w:comment>
  <w:comment w:id="32" w:author="Aayush Nepal" w:date="2025-01-15T18:52:00Z" w:initials="AN">
    <w:p w14:paraId="75CB57DB" w14:textId="77777777" w:rsidR="00570357" w:rsidRDefault="00570357"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39" w:author="Brisson, Nicholas" w:date="2025-01-14T20:51:00Z" w:initials="BN">
    <w:p w14:paraId="6436A0DB" w14:textId="1E56A455" w:rsidR="00382A61" w:rsidRDefault="00382A61">
      <w:pPr>
        <w:pStyle w:val="CommentText"/>
      </w:pPr>
      <w:r>
        <w:rPr>
          <w:rStyle w:val="CommentReference"/>
        </w:rPr>
        <w:annotationRef/>
      </w:r>
      <w:r>
        <w:t>Wording – can this be replaced with:</w:t>
      </w:r>
    </w:p>
    <w:p w14:paraId="2D4F110C" w14:textId="16B2CB86" w:rsidR="00382A61" w:rsidRDefault="00382A61">
      <w:pPr>
        <w:pStyle w:val="CommentText"/>
      </w:pPr>
      <w:r>
        <w:t>Time-resolved (4D) images of joint motion?</w:t>
      </w:r>
    </w:p>
  </w:comment>
  <w:comment w:id="40" w:author="Aayush Nepal" w:date="2025-01-16T14:59:00Z" w:initials="AN">
    <w:p w14:paraId="11A74611" w14:textId="77777777" w:rsidR="00A41938" w:rsidRDefault="00A41938" w:rsidP="00A41938">
      <w:pPr>
        <w:pStyle w:val="CommentText"/>
      </w:pPr>
      <w:r>
        <w:rPr>
          <w:rStyle w:val="CommentReference"/>
        </w:rPr>
        <w:annotationRef/>
      </w:r>
      <w:r>
        <w:t xml:space="preserve">I agree, this seems more suitable than ‘motion capture’. I am not sure about the (4D) .. Is it necessary? </w:t>
      </w:r>
    </w:p>
  </w:comment>
  <w:comment w:id="41" w:author="Brisson, Nicholas" w:date="2025-01-14T21:04:00Z" w:initials="BN">
    <w:p w14:paraId="32FB26F1" w14:textId="3A481073" w:rsidR="00382A61" w:rsidRDefault="00382A61">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382A61" w:rsidRDefault="00382A61">
      <w:pPr>
        <w:pStyle w:val="CommentText"/>
      </w:pPr>
      <w:r>
        <w:t xml:space="preserve">So, to avoid this, I would suggest listing at least one more “common approach”… </w:t>
      </w:r>
    </w:p>
    <w:p w14:paraId="3F8E283F" w14:textId="77777777" w:rsidR="00382A61" w:rsidRDefault="00382A61">
      <w:pPr>
        <w:pStyle w:val="CommentText"/>
      </w:pPr>
    </w:p>
    <w:p w14:paraId="10EE2238" w14:textId="57890B95" w:rsidR="00382A61" w:rsidRDefault="00382A61">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382A61" w:rsidRDefault="00382A61">
      <w:pPr>
        <w:pStyle w:val="CommentText"/>
      </w:pPr>
      <w:r>
        <w:t>&gt;&gt;could you mention a “complex registration approach”? was this a slice-to-volume?</w:t>
      </w:r>
    </w:p>
    <w:p w14:paraId="6F4AB074" w14:textId="77777777" w:rsidR="00382A61" w:rsidRDefault="00382A61">
      <w:pPr>
        <w:pStyle w:val="CommentText"/>
      </w:pPr>
    </w:p>
    <w:p w14:paraId="26C190C5" w14:textId="3DC9505D" w:rsidR="00382A61" w:rsidRDefault="00382A61">
      <w:pPr>
        <w:pStyle w:val="CommentText"/>
      </w:pPr>
      <w:r>
        <w:t xml:space="preserve">&gt;&gt;Also, you had presented a few more approaches in  your previous manuscript version (v.8) – maybe you can reincorporate some of those? Is there a reason you took them out? </w:t>
      </w:r>
    </w:p>
  </w:comment>
  <w:comment w:id="50" w:author="Brisson, Nicholas" w:date="2025-01-14T21:15:00Z" w:initials="BN">
    <w:p w14:paraId="7ECDDE45" w14:textId="0F626442" w:rsidR="00382A61" w:rsidRDefault="00382A61">
      <w:pPr>
        <w:pStyle w:val="CommentText"/>
      </w:pPr>
      <w:r>
        <w:rPr>
          <w:rStyle w:val="CommentReference"/>
        </w:rPr>
        <w:annotationRef/>
      </w:r>
      <w:r>
        <w:t>Again, the term “reliably” implies “reliability”, which you did not formally evaluate (e.g. using ICC analysis). Suggest changing to “consistently"?</w:t>
      </w:r>
    </w:p>
  </w:comment>
  <w:comment w:id="51" w:author="Brisson, Nicholas" w:date="2025-01-14T21:12:00Z" w:initials="BN">
    <w:p w14:paraId="3F8057F6" w14:textId="16CA907A" w:rsidR="00382A61" w:rsidRDefault="00382A61">
      <w:pPr>
        <w:pStyle w:val="CommentText"/>
      </w:pPr>
      <w:r>
        <w:rPr>
          <w:rStyle w:val="CommentReference"/>
        </w:rPr>
        <w:annotationRef/>
      </w:r>
      <w:r>
        <w:t>Consider the order of presentation here. If the relative motion is quantified as the tibia relative to the femur, then you should also present the tibia first, and then the femur</w:t>
      </w:r>
    </w:p>
  </w:comment>
  <w:comment w:id="52" w:author="Brisson, Nicholas" w:date="2025-01-14T21:23:00Z" w:initials="BN">
    <w:p w14:paraId="50F11156" w14:textId="38A59815" w:rsidR="00382A61" w:rsidRDefault="00382A61">
      <w:pPr>
        <w:pStyle w:val="CommentText"/>
      </w:pPr>
      <w:r>
        <w:rPr>
          <w:rStyle w:val="CommentReference"/>
        </w:rPr>
        <w:annotationRef/>
      </w:r>
      <w:r>
        <w:t>This wording should also be used in the abstract [in the yellow highlighted part]</w:t>
      </w:r>
    </w:p>
  </w:comment>
  <w:comment w:id="53" w:author="Brisson, Nicholas" w:date="2025-01-14T21:27:00Z" w:initials="BN">
    <w:p w14:paraId="467B9B2E" w14:textId="11FBAAE1" w:rsidR="00382A61" w:rsidRDefault="00382A61" w:rsidP="000C52FF">
      <w:pPr>
        <w:pStyle w:val="CommentText"/>
      </w:pPr>
      <w:r>
        <w:rPr>
          <w:rStyle w:val="CommentReference"/>
        </w:rPr>
        <w:annotationRef/>
      </w:r>
      <w:r w:rsidRPr="000C52FF">
        <w:rPr>
          <w:rFonts w:ascii="Verdana" w:hAnsi="Verdana"/>
        </w:rPr>
        <w:t xml:space="preserve">Add/adapt wording based on the suggested changes in the intro previous paragraph about </w:t>
      </w:r>
      <w:r>
        <w:rPr>
          <w:rFonts w:ascii="Verdana" w:hAnsi="Verdana"/>
        </w:rPr>
        <w:t xml:space="preserve">mentioning </w:t>
      </w:r>
      <w:r w:rsidRPr="000C52FF">
        <w:rPr>
          <w:rFonts w:ascii="Verdana" w:hAnsi="Verdana"/>
        </w:rPr>
        <w:t>other methods</w:t>
      </w:r>
    </w:p>
  </w:comment>
  <w:comment w:id="60" w:author="Brisson, Nicholas" w:date="2025-01-14T21:38:00Z" w:initials="BN">
    <w:p w14:paraId="14D62B64" w14:textId="77777777" w:rsidR="00382A61" w:rsidRDefault="00382A61">
      <w:pPr>
        <w:pStyle w:val="CommentText"/>
      </w:pPr>
      <w:r>
        <w:rPr>
          <w:rStyle w:val="CommentReference"/>
        </w:rPr>
        <w:annotationRef/>
      </w:r>
      <w:r>
        <w:t>Again; you did not really assess “precision” (which is pretty synonymous with “reliability”). When you write this, do you refer to:</w:t>
      </w:r>
    </w:p>
    <w:p w14:paraId="02BA5FB9" w14:textId="77777777" w:rsidR="00382A61" w:rsidRDefault="00382A61">
      <w:pPr>
        <w:pStyle w:val="CommentText"/>
      </w:pPr>
      <w:r>
        <w:t>“</w:t>
      </w:r>
      <w:r w:rsidRPr="0073669A">
        <w:t xml:space="preserve">The cost function value divided by the total number of reference points provided an average </w:t>
      </w:r>
      <w:r w:rsidRPr="00AE6247">
        <w:rPr>
          <w:highlight w:val="yellow"/>
        </w:rPr>
        <w:t>alignment error</w:t>
      </w:r>
      <w:r w:rsidRPr="0073669A">
        <w:t xml:space="preserve"> in millimeters for each bone in each frame.</w:t>
      </w:r>
      <w:r>
        <w:t>”</w:t>
      </w:r>
    </w:p>
    <w:p w14:paraId="3BBF4474" w14:textId="77777777" w:rsidR="00382A61" w:rsidRDefault="00382A61">
      <w:pPr>
        <w:pStyle w:val="CommentText"/>
      </w:pPr>
    </w:p>
    <w:p w14:paraId="61002C22" w14:textId="4D239BE1" w:rsidR="00382A61" w:rsidRDefault="00382A61">
      <w:pPr>
        <w:pStyle w:val="CommentText"/>
      </w:pPr>
      <w:r>
        <w:t>&gt;&gt;If so, I would not call this reliability/precision, but instead simply write something like:</w:t>
      </w:r>
    </w:p>
    <w:p w14:paraId="68AEB759" w14:textId="77777777" w:rsidR="00382A61" w:rsidRDefault="00382A61">
      <w:pPr>
        <w:pStyle w:val="CommentText"/>
      </w:pPr>
    </w:p>
    <w:p w14:paraId="6F4935AE" w14:textId="6DE0F0F5" w:rsidR="00382A61" w:rsidRDefault="00382A61">
      <w:pPr>
        <w:pStyle w:val="CommentText"/>
      </w:pPr>
      <w:r>
        <w:t xml:space="preserve">“we qualitatively [not statistically] compared the </w:t>
      </w:r>
      <w:r w:rsidRPr="0073669A">
        <w:rPr>
          <w:b/>
        </w:rPr>
        <w:t>bone alignment error</w:t>
      </w:r>
      <w:r>
        <w:t xml:space="preserve"> between our semi-auto method and manual segmentation”</w:t>
      </w:r>
    </w:p>
    <w:p w14:paraId="5903B665" w14:textId="628ECD77" w:rsidR="00382A61" w:rsidRDefault="00382A61">
      <w:pPr>
        <w:pStyle w:val="CommentText"/>
      </w:pPr>
      <w:r>
        <w:t>&gt;&gt; you could make this change throughout the text?</w:t>
      </w:r>
    </w:p>
  </w:comment>
  <w:comment w:id="59" w:author="Brisson, Nicholas" w:date="2025-01-14T21:45:00Z" w:initials="BN">
    <w:p w14:paraId="25475321" w14:textId="357EBDD1" w:rsidR="00382A61" w:rsidRDefault="00382A61">
      <w:pPr>
        <w:pStyle w:val="CommentText"/>
      </w:pPr>
      <w:r>
        <w:rPr>
          <w:rStyle w:val="CommentReference"/>
        </w:rPr>
        <w:annotationRef/>
      </w:r>
      <w:r>
        <w:t>Measurement precision of WHAT parameter, specifically? The bone edges? The centroid locations? The computed relative bone displacements?</w:t>
      </w:r>
    </w:p>
  </w:comment>
  <w:comment w:id="61" w:author="Brisson, Nicholas" w:date="2025-01-14T21:42:00Z" w:initials="BN">
    <w:p w14:paraId="1BF11FAA" w14:textId="18DB6BA6" w:rsidR="00382A61" w:rsidRDefault="00382A61">
      <w:pPr>
        <w:pStyle w:val="CommentText"/>
      </w:pPr>
      <w:r>
        <w:rPr>
          <w:rStyle w:val="CommentReference"/>
        </w:rPr>
        <w:annotationRef/>
      </w:r>
      <w:r>
        <w:t xml:space="preserve">Why is this pluralized? </w:t>
      </w:r>
    </w:p>
  </w:comment>
  <w:comment w:id="58" w:author="Brisson, Nicholas" w:date="2025-01-14T21:35:00Z" w:initials="BN">
    <w:p w14:paraId="331F101F" w14:textId="77777777" w:rsidR="00382A61" w:rsidRDefault="00382A61">
      <w:pPr>
        <w:pStyle w:val="CommentText"/>
      </w:pPr>
      <w:r>
        <w:rPr>
          <w:rStyle w:val="CommentReference"/>
        </w:rPr>
        <w:annotationRef/>
      </w:r>
      <w:r>
        <w:t xml:space="preserve">So, are these secondary objectives too? If so, I would merge them with the sentence above: </w:t>
      </w:r>
    </w:p>
    <w:p w14:paraId="2DE7AD64" w14:textId="77777777" w:rsidR="00382A61" w:rsidRDefault="00382A61">
      <w:pPr>
        <w:pStyle w:val="CommentText"/>
      </w:pPr>
      <w:r>
        <w:t>“</w:t>
      </w:r>
      <w:r w:rsidRPr="00536D75">
        <w:t>. A secondary aim was to segments so thatsubsequently use the processed data to measure  arthrokinematics, more specifically, motion parameters can be derived. to  measure the relative motion between the distal femur and proximal tibia and distal femur   in the sagittal plane from CINE MRI images acquired during controlled knee flexi during the knee flexion-extension movement.</w:t>
      </w:r>
      <w:r>
        <w:t xml:space="preserve">” </w:t>
      </w:r>
    </w:p>
    <w:p w14:paraId="7DB00A14" w14:textId="5030AC23" w:rsidR="00382A61" w:rsidRDefault="00382A61">
      <w:pPr>
        <w:pStyle w:val="CommentText"/>
      </w:pPr>
      <w:r>
        <w:t>&gt;&gt;But I would include all secondary onjectives in this location (ie. remove the sentence above and move it here).</w:t>
      </w:r>
    </w:p>
  </w:comment>
  <w:comment w:id="62" w:author="Brisson, Nicholas" w:date="2025-01-14T21:30:00Z" w:initials="BN">
    <w:p w14:paraId="3E3CB3F6" w14:textId="77777777" w:rsidR="00382A61" w:rsidRDefault="00382A61">
      <w:pPr>
        <w:pStyle w:val="CommentText"/>
      </w:pPr>
      <w:r>
        <w:rPr>
          <w:rStyle w:val="CommentReference"/>
        </w:rPr>
        <w:annotationRef/>
      </w:r>
      <w:r>
        <w:t xml:space="preserve">This is a bit weird to me. I would typically included such a statement in the opening and/or final paragraph of the Conclusion section; not in the intro. </w:t>
      </w:r>
    </w:p>
    <w:p w14:paraId="447C77E5" w14:textId="77777777" w:rsidR="00382A61" w:rsidRDefault="00382A61">
      <w:pPr>
        <w:pStyle w:val="CommentText"/>
      </w:pPr>
    </w:p>
    <w:p w14:paraId="2A5B938C" w14:textId="4C98F2F7" w:rsidR="00382A61" w:rsidRDefault="00382A61">
      <w:pPr>
        <w:pStyle w:val="CommentText"/>
      </w:pPr>
      <w:r>
        <w:t>I think you could just remove it from here for sake of brevity.</w:t>
      </w:r>
    </w:p>
  </w:comment>
  <w:comment w:id="63" w:author="Brisson, Nicholas" w:date="2025-01-14T21:32:00Z" w:initials="BN">
    <w:p w14:paraId="5FFA489B" w14:textId="0213EBBB" w:rsidR="00382A61" w:rsidRDefault="00382A61">
      <w:pPr>
        <w:pStyle w:val="CommentText"/>
      </w:pPr>
      <w:r>
        <w:rPr>
          <w:rStyle w:val="CommentReference"/>
        </w:rPr>
        <w:annotationRef/>
      </w:r>
      <w:r>
        <w:t>This last part could be kept, but I would suggest to mention it in one of the previous Intro paragraph – also emphasizing that the reduced complexity and time requirements make it advantageous/more ideal/more usable in clinical and research settings…</w:t>
      </w:r>
    </w:p>
  </w:comment>
  <w:comment w:id="65" w:author="Brisson, Nicholas" w:date="2024-10-02T15:36:00Z" w:initials="BN">
    <w:p w14:paraId="00000007" w14:textId="331B2F00" w:rsidR="00382A61" w:rsidRDefault="00382A61">
      <w:pPr>
        <w:spacing w:after="0" w:line="240" w:lineRule="auto"/>
      </w:pPr>
      <w:r>
        <w:rPr>
          <w:rFonts w:ascii="Arial" w:eastAsia="Arial" w:hAnsi="Arial" w:cs="Arial"/>
        </w:rPr>
        <w:t>Out of curiosity – why did you use 2 degree windows, and not 1 or 0.5°?</w:t>
      </w:r>
    </w:p>
  </w:comment>
  <w:comment w:id="66" w:author="Aayush Nepal" w:date="2024-10-05T16:28:00Z" w:initials="AN">
    <w:p w14:paraId="00000008" w14:textId="00000008" w:rsidR="00382A61" w:rsidRDefault="00382A61">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67" w:author="Brisson, Nicholas" w:date="2025-01-14T22:12:00Z" w:initials="BN">
    <w:p w14:paraId="0A73A65E" w14:textId="15152478" w:rsidR="00382A61" w:rsidRDefault="00382A61">
      <w:pPr>
        <w:pStyle w:val="CommentText"/>
      </w:pPr>
      <w:r>
        <w:rPr>
          <w:rStyle w:val="CommentReference"/>
        </w:rPr>
        <w:annotationRef/>
      </w:r>
      <w:r>
        <w:t>Thanks! I think this would be a point worth mentioning in 2-3 lines in the discussion. Ie. the justification WHY you used this window size, and that there is the possibility to increase measurement precision</w:t>
      </w:r>
      <w:r w:rsidR="00805EAD">
        <w:t xml:space="preserve"> by reducing the window size, but this would require longer scan and protocol times to acquire more data…</w:t>
      </w:r>
    </w:p>
  </w:comment>
  <w:comment w:id="68" w:author="Brisson, Nicholas" w:date="2025-01-14T22:29:00Z" w:initials="BN">
    <w:p w14:paraId="029A07CE" w14:textId="77777777" w:rsidR="00B44898" w:rsidRDefault="00B44898">
      <w:pPr>
        <w:pStyle w:val="CommentText"/>
      </w:pPr>
      <w:r>
        <w:rPr>
          <w:rStyle w:val="CommentReference"/>
        </w:rPr>
        <w:annotationRef/>
      </w:r>
      <w:r>
        <w:t>@Martin:</w:t>
      </w:r>
    </w:p>
    <w:p w14:paraId="6001B17D" w14:textId="33FCC18D" w:rsidR="00B44898" w:rsidRDefault="00B44898">
      <w:pPr>
        <w:pStyle w:val="CommentText"/>
      </w:pPr>
      <w:r>
        <w:t>This is great, an I would usually request to add these details. But at the moment, I am thinking more from the startup company/IP side, and I am inclined to remove this bit of information. This is something that we had to learn painfully (and it a lot of time to figure out), and I don’t think we should/need to volunteer this info (especially if not asked by the reviewers)</w:t>
      </w:r>
    </w:p>
    <w:p w14:paraId="62B2323C" w14:textId="77777777" w:rsidR="00B44898" w:rsidRDefault="00B44898">
      <w:pPr>
        <w:pStyle w:val="CommentText"/>
      </w:pPr>
    </w:p>
    <w:p w14:paraId="102DF27C" w14:textId="3E68B657" w:rsidR="00B44898" w:rsidRPr="00B44898" w:rsidRDefault="00B44898">
      <w:pPr>
        <w:pStyle w:val="CommentText"/>
        <w:rPr>
          <w:i/>
        </w:rPr>
      </w:pPr>
      <w:r>
        <w:t xml:space="preserve">This same argumentation applies to Aayush’s response to my previous comment: </w:t>
      </w:r>
      <w:r>
        <w:br/>
        <w:t>“</w:t>
      </w:r>
      <w:r w:rsidRPr="00B44898">
        <w:rPr>
          <w:rFonts w:ascii="Arial" w:eastAsia="Arial" w:hAnsi="Arial" w:cs="Arial"/>
          <w:i/>
        </w:rPr>
        <w:t>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w:t>
      </w:r>
      <w:r>
        <w:rPr>
          <w:rFonts w:ascii="Arial" w:eastAsia="Arial" w:hAnsi="Arial" w:cs="Arial"/>
          <w:i/>
        </w:rPr>
        <w:t>”</w:t>
      </w:r>
    </w:p>
    <w:p w14:paraId="0D371A0C" w14:textId="77777777" w:rsidR="00B44898" w:rsidRDefault="00B44898">
      <w:pPr>
        <w:pStyle w:val="CommentText"/>
      </w:pPr>
    </w:p>
    <w:p w14:paraId="7EC7A6AB" w14:textId="6C8A05F3" w:rsidR="00B44898" w:rsidRDefault="00B44898">
      <w:pPr>
        <w:pStyle w:val="CommentText"/>
      </w:pPr>
      <w:r>
        <w:t xml:space="preserve">&gt;&gt;I also consider this now as internal IP (and our </w:t>
      </w:r>
      <w:r w:rsidR="009222EA">
        <w:t>internal/</w:t>
      </w:r>
      <w:r>
        <w:t>personal process), that we shouldn’t readily share with everyone…</w:t>
      </w:r>
    </w:p>
    <w:p w14:paraId="421279A3" w14:textId="653B01D3" w:rsidR="00B44898" w:rsidRDefault="00B44898">
      <w:pPr>
        <w:pStyle w:val="CommentText"/>
      </w:pPr>
    </w:p>
    <w:p w14:paraId="71416740" w14:textId="0C0DA479" w:rsidR="00B44898" w:rsidRDefault="00B44898">
      <w:pPr>
        <w:pStyle w:val="CommentText"/>
      </w:pPr>
      <w:r>
        <w:t>&gt;&gt;Note: I am also writing the “reliability paper” in a cautious way to not give too much details about how the reliability data can actually be used to improve the CINE precision and extracted parameter quantifications…</w:t>
      </w:r>
    </w:p>
  </w:comment>
  <w:comment w:id="72" w:author="Brisson, Nicholas" w:date="2025-01-14T22:36:00Z" w:initials="BN">
    <w:p w14:paraId="428E5ACF" w14:textId="61800F7B" w:rsidR="009222EA" w:rsidRDefault="009222EA">
      <w:pPr>
        <w:pStyle w:val="CommentText"/>
      </w:pPr>
      <w:r>
        <w:rPr>
          <w:rStyle w:val="CommentReference"/>
        </w:rPr>
        <w:annotationRef/>
      </w:r>
      <w:r>
        <w:t>“after” or “for” reconstruction?</w:t>
      </w:r>
    </w:p>
  </w:comment>
  <w:comment w:id="69" w:author="Brisson, Nicholas" w:date="2025-01-14T22:42:00Z" w:initials="BN">
    <w:p w14:paraId="0D127575" w14:textId="4C3E978D" w:rsidR="00965521" w:rsidRDefault="00965521">
      <w:pPr>
        <w:pStyle w:val="CommentText"/>
      </w:pPr>
      <w:r>
        <w:rPr>
          <w:rStyle w:val="CommentReference"/>
        </w:rPr>
        <w:annotationRef/>
      </w:r>
      <w:r>
        <w:t>The way that this is currently written, these are “results” and should be moved to the results section. If you just want to mention that the number of frames used for the final reconstruction varies based on the range of motion, then write that (without alluding to this specific analysis/reconstruction, but keeping it general)</w:t>
      </w:r>
    </w:p>
  </w:comment>
  <w:comment w:id="73" w:author="Brisson, Nicholas" w:date="2025-01-14T23:27:00Z" w:initials="BN">
    <w:p w14:paraId="341C2AAC" w14:textId="5765883E" w:rsidR="00042078" w:rsidRDefault="00042078">
      <w:pPr>
        <w:pStyle w:val="CommentText"/>
      </w:pPr>
      <w:r>
        <w:rPr>
          <w:rStyle w:val="CommentReference"/>
        </w:rPr>
        <w:annotationRef/>
      </w:r>
      <w:r>
        <w:t>Is there a reason you decided to remove the mathematical expressions that you had in v.4?</w:t>
      </w:r>
      <w:r w:rsidR="00026BA4">
        <w:t xml:space="preserve"> It’s fine to not include them – I am just curious lol</w:t>
      </w:r>
    </w:p>
  </w:comment>
  <w:comment w:id="75" w:author="Brisson, Nicholas" w:date="2025-01-14T23:34:00Z" w:initials="BN">
    <w:p w14:paraId="4F911604" w14:textId="1183CB8D" w:rsidR="00026BA4" w:rsidRDefault="00026BA4">
      <w:pPr>
        <w:pStyle w:val="CommentText"/>
      </w:pPr>
      <w:r>
        <w:rPr>
          <w:rStyle w:val="CommentReference"/>
        </w:rPr>
        <w:annotationRef/>
      </w:r>
      <w:r>
        <w:t xml:space="preserve">The search </w:t>
      </w:r>
      <w:r w:rsidR="00103313">
        <w:t>of</w:t>
      </w:r>
      <w:r>
        <w:t xml:space="preserve"> WHAT?</w:t>
      </w:r>
    </w:p>
  </w:comment>
  <w:comment w:id="76" w:author="Brisson, Nicholas" w:date="2025-01-14T23:38:00Z" w:initials="BN">
    <w:p w14:paraId="06CF7D8A" w14:textId="07756926" w:rsidR="00CC47E3" w:rsidRDefault="00CC47E3">
      <w:pPr>
        <w:pStyle w:val="CommentText"/>
      </w:pPr>
      <w:r>
        <w:rPr>
          <w:rStyle w:val="CommentReference"/>
        </w:rPr>
        <w:annotationRef/>
      </w:r>
      <w:r>
        <w:t>Should this be part of the previous paragraph? (ie. remove the spacing between the 2 paragraphs)?</w:t>
      </w:r>
    </w:p>
  </w:comment>
  <w:comment w:id="77" w:author="Brisson, Nicholas" w:date="2025-01-14T23:42:00Z" w:initials="BN">
    <w:p w14:paraId="36FB3226" w14:textId="0FEACEC1" w:rsidR="00A01A7C" w:rsidRDefault="00A01A7C">
      <w:pPr>
        <w:pStyle w:val="CommentText"/>
      </w:pPr>
      <w:r>
        <w:rPr>
          <w:rStyle w:val="CommentReference"/>
        </w:rPr>
        <w:annotationRef/>
      </w:r>
      <w:r>
        <w:t>What is this referring to? Relative bone motion (ie. arhtrokinematic parameters)?</w:t>
      </w:r>
    </w:p>
  </w:comment>
  <w:comment w:id="78" w:author="Brisson, Nicholas" w:date="2025-01-14T23:44:00Z" w:initials="BN">
    <w:p w14:paraId="10677EAF" w14:textId="77777777" w:rsidR="00A01A7C" w:rsidRDefault="00A01A7C">
      <w:pPr>
        <w:pStyle w:val="CommentText"/>
      </w:pPr>
      <w:r>
        <w:rPr>
          <w:rStyle w:val="CommentReference"/>
        </w:rPr>
        <w:annotationRef/>
      </w:r>
      <w:r>
        <w:t>This statement does not make sense for a couple reasons:</w:t>
      </w:r>
    </w:p>
    <w:p w14:paraId="2C6654BB" w14:textId="69F7E6AD" w:rsidR="00A01A7C" w:rsidRDefault="00A01A7C" w:rsidP="00A01A7C">
      <w:pPr>
        <w:pStyle w:val="CommentText"/>
        <w:numPr>
          <w:ilvl w:val="0"/>
          <w:numId w:val="5"/>
        </w:numPr>
      </w:pPr>
      <w:r>
        <w:t xml:space="preserve"> The manual segmentation itself is not was compared the accuracy and reliability.</w:t>
      </w:r>
    </w:p>
    <w:p w14:paraId="12CC76C8" w14:textId="77777777" w:rsidR="00220F3A" w:rsidRDefault="00220F3A" w:rsidP="00220F3A">
      <w:pPr>
        <w:pStyle w:val="CommentText"/>
        <w:numPr>
          <w:ilvl w:val="0"/>
          <w:numId w:val="5"/>
        </w:numPr>
      </w:pPr>
      <w:r>
        <w:t>You should state immediately in this sentence what the specific parameters are that you assessed for “accuracy and reliability” &gt;&gt; right now, it says “for the bone tracking algorithm”… that doesn’t mean anything. What is the actual parameter??</w:t>
      </w:r>
    </w:p>
    <w:p w14:paraId="63D90A81" w14:textId="44655203" w:rsidR="00A01A7C" w:rsidRDefault="00A01A7C" w:rsidP="00A01A7C">
      <w:pPr>
        <w:pStyle w:val="CommentText"/>
        <w:numPr>
          <w:ilvl w:val="0"/>
          <w:numId w:val="5"/>
        </w:numPr>
      </w:pPr>
      <w:r>
        <w:t xml:space="preserve"> Again, I am not sure that the words “accuracy and reliability” are correct here. Those words have very specific meanings in the context of data analysis… </w:t>
      </w:r>
    </w:p>
    <w:p w14:paraId="39037504" w14:textId="12F51FB7" w:rsidR="00A01A7C" w:rsidRDefault="00FD5B09" w:rsidP="00220F3A">
      <w:pPr>
        <w:pStyle w:val="CommentText"/>
        <w:numPr>
          <w:ilvl w:val="0"/>
          <w:numId w:val="5"/>
        </w:numPr>
      </w:pPr>
      <w:r>
        <w:t xml:space="preserve"> The way it is written, it says that you compared accuracy vs. reliability, which makes no sense. Do you mean that you assessed accuracy and reliability for parameters X and Y, then you compared those values between the 2 methods (ie semi-auto  and manual)?</w:t>
      </w:r>
    </w:p>
  </w:comment>
  <w:comment w:id="81" w:author="Brisson, Nicholas" w:date="2025-01-14T23:52:00Z" w:initials="BN">
    <w:p w14:paraId="7C17B586" w14:textId="77777777" w:rsidR="000608AB" w:rsidRDefault="000608AB">
      <w:pPr>
        <w:pStyle w:val="CommentText"/>
      </w:pPr>
      <w:r>
        <w:rPr>
          <w:rStyle w:val="CommentReference"/>
        </w:rPr>
        <w:annotationRef/>
      </w:r>
      <w:r>
        <w:t>There is missing info here:</w:t>
      </w:r>
    </w:p>
    <w:p w14:paraId="3704A904" w14:textId="77777777" w:rsidR="000608AB" w:rsidRDefault="000608AB">
      <w:pPr>
        <w:pStyle w:val="CommentText"/>
      </w:pPr>
      <w:r>
        <w:t>&gt;&gt;What do you mean by “centroid-based measurements?</w:t>
      </w:r>
    </w:p>
    <w:p w14:paraId="6F86F239" w14:textId="77777777" w:rsidR="000608AB" w:rsidRDefault="000608AB">
      <w:pPr>
        <w:pStyle w:val="CommentText"/>
      </w:pPr>
      <w:r>
        <w:t>&gt;&gt;How were the centroids created/drawn? how were they sized/placed?</w:t>
      </w:r>
    </w:p>
    <w:p w14:paraId="527D556A" w14:textId="4FC4045D" w:rsidR="000608AB" w:rsidRDefault="000608AB">
      <w:pPr>
        <w:pStyle w:val="CommentText"/>
      </w:pPr>
      <w:r>
        <w:t>&gt;&gt;The text below if from the abstract – you should also include this description of the 2D corrdinate system, etc. in the main text, using wording that is consistent with the abstract:</w:t>
      </w:r>
    </w:p>
    <w:p w14:paraId="73FDB064" w14:textId="77777777" w:rsidR="000608AB" w:rsidRDefault="000608AB">
      <w:pPr>
        <w:pStyle w:val="CommentText"/>
      </w:pPr>
    </w:p>
    <w:p w14:paraId="1A97DC60" w14:textId="77777777" w:rsidR="00D63E36" w:rsidRDefault="000608AB">
      <w:pPr>
        <w:pStyle w:val="CommentText"/>
        <w:rPr>
          <w:rFonts w:ascii="Verdana" w:hAnsi="Verdana"/>
          <w:i/>
        </w:rPr>
      </w:pPr>
      <w:r w:rsidRPr="000608AB">
        <w:rPr>
          <w:rFonts w:ascii="Verdana" w:hAnsi="Verdana"/>
          <w:i/>
        </w:rPr>
        <w:t xml:space="preserve">All bone displacements were defined in the two-dimensional (2D) image coordinate system, with the centroid of the tibial segment tracked relative to the centroid of the femoral segment. </w:t>
      </w:r>
      <w:r w:rsidRPr="000608AB">
        <w:rPr>
          <w:rStyle w:val="CommentReference"/>
          <w:i/>
        </w:rPr>
        <w:annotationRef/>
      </w:r>
      <w:r w:rsidRPr="000608AB">
        <w:rPr>
          <w:rStyle w:val="CommentReference"/>
          <w:i/>
        </w:rPr>
        <w:annotationRef/>
      </w:r>
    </w:p>
    <w:p w14:paraId="73704A0B" w14:textId="77777777" w:rsidR="000608AB" w:rsidRDefault="000608AB">
      <w:pPr>
        <w:pStyle w:val="CommentText"/>
        <w:rPr>
          <w:i/>
        </w:rPr>
      </w:pPr>
      <w:r w:rsidRPr="000608AB">
        <w:rPr>
          <w:rStyle w:val="CommentReference"/>
          <w:i/>
        </w:rPr>
        <w:annotationRef/>
      </w:r>
    </w:p>
    <w:p w14:paraId="6D22D9D0" w14:textId="3C3BE7AD" w:rsidR="00D63E36" w:rsidRPr="00D63E36" w:rsidRDefault="00D63E36">
      <w:pPr>
        <w:pStyle w:val="CommentText"/>
      </w:pPr>
      <w:r>
        <w:t>&gt;&gt;Also, I think there already exists a text description of the “relative motion of tibia with respect to femur” in the updated figure captions??</w:t>
      </w:r>
    </w:p>
  </w:comment>
  <w:comment w:id="87" w:author="Brisson, Nicholas" w:date="2025-01-14T23:57:00Z" w:initials="BN">
    <w:p w14:paraId="037F6EF1" w14:textId="77777777" w:rsidR="002E09E1" w:rsidRDefault="002E09E1">
      <w:pPr>
        <w:pStyle w:val="CommentText"/>
      </w:pPr>
      <w:r>
        <w:rPr>
          <w:rStyle w:val="CommentReference"/>
        </w:rPr>
        <w:annotationRef/>
      </w:r>
      <w:r>
        <w:t xml:space="preserve">Add a statement to this effect, justifying why you used this approach. </w:t>
      </w:r>
    </w:p>
    <w:p w14:paraId="451EE7EB" w14:textId="77777777" w:rsidR="002E09E1" w:rsidRDefault="002E09E1">
      <w:pPr>
        <w:pStyle w:val="CommentText"/>
      </w:pPr>
    </w:p>
    <w:p w14:paraId="5D5FB66C" w14:textId="1B8B2850" w:rsidR="002E09E1" w:rsidRDefault="002E09E1">
      <w:pPr>
        <w:pStyle w:val="CommentText"/>
      </w:pPr>
      <w:r>
        <w:t>Can you reference a paper that used this approach before, or did you make this up yourself? Either way, a justification why should be given</w:t>
      </w:r>
    </w:p>
  </w:comment>
  <w:comment w:id="92" w:author="Martin Krämer" w:date="2025-01-06T14:37:00Z" w:initials="MK">
    <w:p w14:paraId="716C9352" w14:textId="77777777" w:rsidR="00382A61" w:rsidRDefault="00382A61" w:rsidP="00217116">
      <w:pPr>
        <w:pStyle w:val="CommentText"/>
      </w:pPr>
      <w:r>
        <w:rPr>
          <w:rStyle w:val="CommentReference"/>
        </w:rPr>
        <w:annotationRef/>
      </w:r>
      <w:r>
        <w:t>Does it make sense to describe this based on an anatomical coordinate system or view?</w:t>
      </w:r>
    </w:p>
  </w:comment>
  <w:comment w:id="93" w:author="Aayush Nepal" w:date="2025-01-07T14:22:00Z" w:initials="AN">
    <w:p w14:paraId="31039605" w14:textId="77777777" w:rsidR="00382A61" w:rsidRDefault="00382A61" w:rsidP="0094201C">
      <w:pPr>
        <w:pStyle w:val="CommentText"/>
      </w:pPr>
      <w:r>
        <w:rPr>
          <w:rStyle w:val="CommentReference"/>
        </w:rPr>
        <w:annotationRef/>
      </w:r>
      <w:r>
        <w:rPr>
          <w:lang w:val="de-DE"/>
        </w:rPr>
        <w:t xml:space="preserve">I dont think we can because we need to define the cooridnate system first .. And we havent done that. </w:t>
      </w:r>
    </w:p>
  </w:comment>
  <w:comment w:id="96" w:author="Brisson, Nicholas" w:date="2025-01-15T00:06:00Z" w:initials="BN">
    <w:p w14:paraId="11C590AA" w14:textId="6E01659C" w:rsidR="00727363" w:rsidRDefault="00727363">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727363" w:rsidRDefault="00727363">
      <w:pPr>
        <w:pStyle w:val="CommentText"/>
      </w:pPr>
    </w:p>
    <w:p w14:paraId="6B6A37D9" w14:textId="77777777" w:rsidR="00727363" w:rsidRDefault="00727363">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EB4C6B" w:rsidRDefault="00EB4C6B">
      <w:pPr>
        <w:pStyle w:val="CommentText"/>
      </w:pPr>
      <w:r>
        <w:t xml:space="preserve">&gt;&gt;It would make more sense and be easier to understand if these were MINIMUM=MINIMUM… </w:t>
      </w:r>
    </w:p>
    <w:p w14:paraId="35A32D97" w14:textId="5EB210C8" w:rsidR="00EB4C6B" w:rsidRDefault="00EB4C6B">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97" w:author="Brisson, Nicholas" w:date="2025-01-15T00:13:00Z" w:initials="BN">
    <w:p w14:paraId="32EE0E1E" w14:textId="64B716FA" w:rsidR="008B57FC" w:rsidRDefault="008B57FC">
      <w:pPr>
        <w:pStyle w:val="CommentText"/>
      </w:pPr>
      <w:r>
        <w:rPr>
          <w:rStyle w:val="CommentReference"/>
        </w:rPr>
        <w:annotationRef/>
      </w:r>
      <w:r>
        <w:t>Tracking accuracy OF WHAT? the centroid!??</w:t>
      </w:r>
    </w:p>
  </w:comment>
  <w:comment w:id="98" w:author="Brisson, Nicholas" w:date="2025-01-15T00:14:00Z" w:initials="BN">
    <w:p w14:paraId="26B4EBA5" w14:textId="73347041" w:rsidR="008B57FC" w:rsidRDefault="008B57FC">
      <w:pPr>
        <w:pStyle w:val="CommentText"/>
      </w:pPr>
      <w:r>
        <w:rPr>
          <w:rStyle w:val="CommentReference"/>
        </w:rPr>
        <w:annotationRef/>
      </w:r>
      <w:r>
        <w:t>This makes it seem as if you evaluated the tracking accuracy of the whole bone contour, and not just the centroid…</w:t>
      </w:r>
    </w:p>
  </w:comment>
  <w:comment w:id="99" w:author="Brisson, Nicholas" w:date="2025-01-15T00:15:00Z" w:initials="BN">
    <w:p w14:paraId="017E21E2" w14:textId="77777777" w:rsidR="007E0154" w:rsidRDefault="007E0154">
      <w:pPr>
        <w:pStyle w:val="CommentText"/>
      </w:pPr>
      <w:r>
        <w:rPr>
          <w:rStyle w:val="CommentReference"/>
        </w:rPr>
        <w:annotationRef/>
      </w:r>
      <w:r>
        <w:t xml:space="preserve">I stopped here for now. </w:t>
      </w:r>
    </w:p>
    <w:p w14:paraId="655B8C2F" w14:textId="77777777" w:rsidR="007E0154" w:rsidRDefault="007E0154">
      <w:pPr>
        <w:pStyle w:val="CommentText"/>
      </w:pPr>
    </w:p>
    <w:p w14:paraId="0F71E17B" w14:textId="49E66AB7" w:rsidR="007E0154" w:rsidRDefault="007E0154">
      <w:pPr>
        <w:pStyle w:val="CommentText"/>
      </w:pPr>
      <w:r>
        <w:t xml:space="preserve">Is this the correct format for a “Short communication”? Can you double check that you’re allowed to combine the results and discussion section? </w:t>
      </w:r>
    </w:p>
  </w:comment>
  <w:comment w:id="100" w:author="Brisson, Nicholas" w:date="2025-01-15T00:16:00Z" w:initials="BN">
    <w:p w14:paraId="66B75E28" w14:textId="77777777" w:rsidR="00B724FC" w:rsidRDefault="008F3FD4">
      <w:pPr>
        <w:pStyle w:val="CommentText"/>
      </w:pPr>
      <w:r>
        <w:rPr>
          <w:rStyle w:val="CommentReference"/>
        </w:rPr>
        <w:annotationRef/>
      </w:r>
      <w:r>
        <w:t xml:space="preserve">You need an “Acknowledgement section”, and a “Funding section”, </w:t>
      </w:r>
      <w:r w:rsidR="00B724FC">
        <w:t xml:space="preserve">and a “Author contributions section” </w:t>
      </w:r>
      <w:r>
        <w:t xml:space="preserve">etc. </w:t>
      </w:r>
    </w:p>
    <w:p w14:paraId="48DC932C" w14:textId="77777777" w:rsidR="00B724FC" w:rsidRDefault="00B724FC">
      <w:pPr>
        <w:pStyle w:val="CommentText"/>
      </w:pPr>
    </w:p>
    <w:p w14:paraId="7376878B" w14:textId="33EA917F" w:rsidR="008F3FD4" w:rsidRDefault="008F3FD4">
      <w:pPr>
        <w:pStyle w:val="CommentText"/>
      </w:pPr>
      <w:r>
        <w:t>Martin can share with you examples of these sections.</w:t>
      </w:r>
    </w:p>
  </w:comment>
  <w:comment w:id="101" w:author="Brisson, Nicholas" w:date="2025-01-15T00:17:00Z" w:initials="BN">
    <w:p w14:paraId="508CCDEE" w14:textId="77777777" w:rsidR="00B724FC" w:rsidRDefault="00B724FC">
      <w:pPr>
        <w:pStyle w:val="CommentText"/>
      </w:pPr>
      <w:r>
        <w:rPr>
          <w:rStyle w:val="CommentReference"/>
        </w:rPr>
        <w:annotationRef/>
      </w:r>
      <w:r w:rsidR="00CB6AF9">
        <w:t>The reference format/style has a small error:</w:t>
      </w:r>
    </w:p>
    <w:p w14:paraId="02CE845D" w14:textId="77777777" w:rsidR="00CB6AF9" w:rsidRDefault="00CB6AF9">
      <w:pPr>
        <w:pStyle w:val="CommentText"/>
      </w:pPr>
    </w:p>
    <w:p w14:paraId="19E46DC2" w14:textId="53222CD9" w:rsidR="00CB6AF9" w:rsidRDefault="00CB6AF9">
      <w:pPr>
        <w:pStyle w:val="CommentText"/>
      </w:pPr>
      <w:r>
        <w:t>The spacing around the colon between the volume number and pages numbers is screw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0CDBA081" w15:paraIdParent="281C7FD2" w15:done="0"/>
  <w15:commentEx w15:paraId="615D2E9D" w15:done="0"/>
  <w15:commentEx w15:paraId="47FDDD04" w15:done="0"/>
  <w15:commentEx w15:paraId="3A287BC3" w15:done="0"/>
  <w15:commentEx w15:paraId="3F110277" w15:done="0"/>
  <w15:commentEx w15:paraId="6ACE3810" w15:done="0"/>
  <w15:commentEx w15:paraId="4C6C8CC5" w15:done="0"/>
  <w15:commentEx w15:paraId="35F400DC" w15:done="0"/>
  <w15:commentEx w15:paraId="4AEF00F3" w15:paraIdParent="35F400DC" w15:done="0"/>
  <w15:commentEx w15:paraId="1702AC2B" w15:paraIdParent="35F400DC" w15:done="0"/>
  <w15:commentEx w15:paraId="3B663697" w15:done="0"/>
  <w15:commentEx w15:paraId="39CAE318" w15:done="0"/>
  <w15:commentEx w15:paraId="4002901C" w15:done="0"/>
  <w15:commentEx w15:paraId="6FA94E10" w15:done="0"/>
  <w15:commentEx w15:paraId="08C92A1A" w15:paraIdParent="6FA94E10" w15:done="0"/>
  <w15:commentEx w15:paraId="250964CD" w15:done="0"/>
  <w15:commentEx w15:paraId="5A703E13" w15:paraIdParent="250964CD" w15:done="0"/>
  <w15:commentEx w15:paraId="339AAFFF" w15:paraIdParent="250964CD" w15:done="0"/>
  <w15:commentEx w15:paraId="75CB57DB" w15:paraIdParent="250964CD" w15:done="0"/>
  <w15:commentEx w15:paraId="2D4F110C" w15:done="0"/>
  <w15:commentEx w15:paraId="11A74611" w15:paraIdParent="2D4F110C" w15:done="0"/>
  <w15:commentEx w15:paraId="26C190C5" w15:done="0"/>
  <w15:commentEx w15:paraId="7ECDDE45" w15:done="0"/>
  <w15:commentEx w15:paraId="3F8057F6" w15:done="0"/>
  <w15:commentEx w15:paraId="50F11156" w15:done="0"/>
  <w15:commentEx w15:paraId="467B9B2E" w15:done="0"/>
  <w15:commentEx w15:paraId="5903B665" w15:done="0"/>
  <w15:commentEx w15:paraId="25475321" w15:done="0"/>
  <w15:commentEx w15:paraId="1BF11FAA" w15:done="0"/>
  <w15:commentEx w15:paraId="7DB00A14" w15:done="0"/>
  <w15:commentEx w15:paraId="2A5B938C" w15:done="0"/>
  <w15:commentEx w15:paraId="5FFA489B" w15:done="0"/>
  <w15:commentEx w15:paraId="00000007" w15:done="0"/>
  <w15:commentEx w15:paraId="00000008" w15:paraIdParent="00000007" w15:done="0"/>
  <w15:commentEx w15:paraId="0A73A65E" w15:paraIdParent="00000007" w15:done="0"/>
  <w15:commentEx w15:paraId="71416740" w15:done="0"/>
  <w15:commentEx w15:paraId="428E5ACF" w15:done="0"/>
  <w15:commentEx w15:paraId="0D127575" w15:done="0"/>
  <w15:commentEx w15:paraId="341C2AAC" w15:done="0"/>
  <w15:commentEx w15:paraId="4F911604" w15:done="0"/>
  <w15:commentEx w15:paraId="06CF7D8A" w15:done="0"/>
  <w15:commentEx w15:paraId="36FB3226" w15:done="0"/>
  <w15:commentEx w15:paraId="39037504" w15:done="0"/>
  <w15:commentEx w15:paraId="6D22D9D0" w15:done="0"/>
  <w15:commentEx w15:paraId="5D5FB66C" w15:done="0"/>
  <w15:commentEx w15:paraId="716C9352" w15:done="0"/>
  <w15:commentEx w15:paraId="31039605" w15:paraIdParent="716C9352" w15:done="0"/>
  <w15:commentEx w15:paraId="35A32D97" w15:done="0"/>
  <w15:commentEx w15:paraId="32EE0E1E" w15:done="0"/>
  <w15:commentEx w15:paraId="26B4EBA5" w15:done="0"/>
  <w15:commentEx w15:paraId="0F71E17B" w15:done="0"/>
  <w15:commentEx w15:paraId="7376878B" w15:done="0"/>
  <w15:commentEx w15:paraId="19E46D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0E2B17C4" w16cex:dateUtc="2025-01-06T12:11:00Z"/>
  <w16cex:commentExtensible w16cex:durableId="665CED77" w16cex:dateUtc="2025-01-07T13:34:00Z"/>
  <w16cex:commentExtensible w16cex:durableId="27ED2846" w16cex:dateUtc="2025-01-03T17:54:00Z"/>
  <w16cex:commentExtensible w16cex:durableId="1BC9359C" w16cex:dateUtc="2025-01-03T17:57:00Z"/>
  <w16cex:commentExtensible w16cex:durableId="19BCAE29" w16cex:dateUtc="2025-01-15T17:52:00Z"/>
  <w16cex:commentExtensible w16cex:durableId="3BA5A482" w16cex:dateUtc="2025-01-16T13:59:00Z"/>
  <w16cex:commentExtensible w16cex:durableId="07C5CC52" w16cex:dateUtc="2024-10-05T14:28:00Z"/>
  <w16cex:commentExtensible w16cex:durableId="039833A9" w16cex:dateUtc="2025-01-06T13:37:00Z"/>
  <w16cex:commentExtensible w16cex:durableId="1BC082B1" w16cex:dateUtc="2025-01-07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0CDBA081" w16cid:durableId="2B313DDF"/>
  <w16cid:commentId w16cid:paraId="615D2E9D" w16cid:durableId="2B31412F"/>
  <w16cid:commentId w16cid:paraId="47FDDD04" w16cid:durableId="2B313E38"/>
  <w16cid:commentId w16cid:paraId="3A287BC3" w16cid:durableId="2B313F66"/>
  <w16cid:commentId w16cid:paraId="3F110277" w16cid:durableId="2B313F9B"/>
  <w16cid:commentId w16cid:paraId="6ACE3810" w16cid:durableId="2B313FB7"/>
  <w16cid:commentId w16cid:paraId="4C6C8CC5" w16cid:durableId="2B313FFB"/>
  <w16cid:commentId w16cid:paraId="35F400DC" w16cid:durableId="0E2B17C4"/>
  <w16cid:commentId w16cid:paraId="4AEF00F3" w16cid:durableId="665CED77"/>
  <w16cid:commentId w16cid:paraId="1702AC2B" w16cid:durableId="2B314025"/>
  <w16cid:commentId w16cid:paraId="3B663697" w16cid:durableId="2B314050"/>
  <w16cid:commentId w16cid:paraId="39CAE318" w16cid:durableId="2B314070"/>
  <w16cid:commentId w16cid:paraId="4002901C" w16cid:durableId="2B3140EC"/>
  <w16cid:commentId w16cid:paraId="6FA94E10" w16cid:durableId="27ED2846"/>
  <w16cid:commentId w16cid:paraId="08C92A1A" w16cid:durableId="2B313E25"/>
  <w16cid:commentId w16cid:paraId="250964CD" w16cid:durableId="1BC9359C"/>
  <w16cid:commentId w16cid:paraId="5A703E13" w16cid:durableId="2B314119"/>
  <w16cid:commentId w16cid:paraId="339AAFFF" w16cid:durableId="2B3142E8"/>
  <w16cid:commentId w16cid:paraId="75CB57DB" w16cid:durableId="19BCAE29"/>
  <w16cid:commentId w16cid:paraId="2D4F110C" w16cid:durableId="2B314CB7"/>
  <w16cid:commentId w16cid:paraId="11A74611" w16cid:durableId="3BA5A482"/>
  <w16cid:commentId w16cid:paraId="26C190C5" w16cid:durableId="2B314FF9"/>
  <w16cid:commentId w16cid:paraId="7ECDDE45" w16cid:durableId="2B315261"/>
  <w16cid:commentId w16cid:paraId="3F8057F6" w16cid:durableId="2B3151DA"/>
  <w16cid:commentId w16cid:paraId="50F11156" w16cid:durableId="2B315455"/>
  <w16cid:commentId w16cid:paraId="467B9B2E" w16cid:durableId="2B31552D"/>
  <w16cid:commentId w16cid:paraId="5903B665" w16cid:durableId="2B3157CA"/>
  <w16cid:commentId w16cid:paraId="25475321" w16cid:durableId="2B315978"/>
  <w16cid:commentId w16cid:paraId="1BF11FAA" w16cid:durableId="2B3158E2"/>
  <w16cid:commentId w16cid:paraId="7DB00A14" w16cid:durableId="2B315715"/>
  <w16cid:commentId w16cid:paraId="2A5B938C" w16cid:durableId="2B31560D"/>
  <w16cid:commentId w16cid:paraId="5FFA489B" w16cid:durableId="2B31566B"/>
  <w16cid:commentId w16cid:paraId="00000007" w16cid:durableId="2AA7E6E9"/>
  <w16cid:commentId w16cid:paraId="00000008" w16cid:durableId="07C5CC52"/>
  <w16cid:commentId w16cid:paraId="0A73A65E" w16cid:durableId="2B315FE4"/>
  <w16cid:commentId w16cid:paraId="71416740" w16cid:durableId="2B3163AC"/>
  <w16cid:commentId w16cid:paraId="428E5ACF" w16cid:durableId="2B31655D"/>
  <w16cid:commentId w16cid:paraId="0D127575" w16cid:durableId="2B3166C6"/>
  <w16cid:commentId w16cid:paraId="341C2AAC" w16cid:durableId="2B317163"/>
  <w16cid:commentId w16cid:paraId="4F911604" w16cid:durableId="2B3172EC"/>
  <w16cid:commentId w16cid:paraId="06CF7D8A" w16cid:durableId="2B3173FE"/>
  <w16cid:commentId w16cid:paraId="36FB3226" w16cid:durableId="2B3174FD"/>
  <w16cid:commentId w16cid:paraId="39037504" w16cid:durableId="2B317549"/>
  <w16cid:commentId w16cid:paraId="6D22D9D0" w16cid:durableId="2B31775A"/>
  <w16cid:commentId w16cid:paraId="5D5FB66C" w16cid:durableId="2B317880"/>
  <w16cid:commentId w16cid:paraId="716C9352" w16cid:durableId="039833A9"/>
  <w16cid:commentId w16cid:paraId="31039605" w16cid:durableId="1BC082B1"/>
  <w16cid:commentId w16cid:paraId="35A32D97" w16cid:durableId="2B317A8C"/>
  <w16cid:commentId w16cid:paraId="32EE0E1E" w16cid:durableId="2B317C2E"/>
  <w16cid:commentId w16cid:paraId="26B4EBA5" w16cid:durableId="2B317C48"/>
  <w16cid:commentId w16cid:paraId="0F71E17B" w16cid:durableId="2B317CA3"/>
  <w16cid:commentId w16cid:paraId="7376878B" w16cid:durableId="2B317CDE"/>
  <w16cid:commentId w16cid:paraId="19E46DC2" w16cid:durableId="2B317D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2F6AD3" w14:textId="77777777" w:rsidR="009E4953" w:rsidRDefault="009E4953">
      <w:pPr>
        <w:spacing w:after="0" w:line="240" w:lineRule="auto"/>
      </w:pPr>
      <w:r>
        <w:separator/>
      </w:r>
    </w:p>
  </w:endnote>
  <w:endnote w:type="continuationSeparator" w:id="0">
    <w:p w14:paraId="0FB1F388" w14:textId="77777777" w:rsidR="009E4953" w:rsidRDefault="009E4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382A61" w:rsidRDefault="00382A61">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382A61" w:rsidRDefault="00382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555080" w14:textId="77777777" w:rsidR="009E4953" w:rsidRDefault="009E4953">
      <w:pPr>
        <w:spacing w:after="0" w:line="240" w:lineRule="auto"/>
      </w:pPr>
      <w:r>
        <w:separator/>
      </w:r>
    </w:p>
  </w:footnote>
  <w:footnote w:type="continuationSeparator" w:id="0">
    <w:p w14:paraId="1C0FE944" w14:textId="77777777" w:rsidR="009E4953" w:rsidRDefault="009E4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459615783">
    <w:abstractNumId w:val="3"/>
  </w:num>
  <w:num w:numId="2" w16cid:durableId="136260595">
    <w:abstractNumId w:val="4"/>
  </w:num>
  <w:num w:numId="3" w16cid:durableId="1568804914">
    <w:abstractNumId w:val="2"/>
  </w:num>
  <w:num w:numId="4" w16cid:durableId="192884055">
    <w:abstractNumId w:val="1"/>
  </w:num>
  <w:num w:numId="5" w16cid:durableId="249050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26BA4"/>
    <w:rsid w:val="00042078"/>
    <w:rsid w:val="000608AB"/>
    <w:rsid w:val="0007747C"/>
    <w:rsid w:val="000C52FF"/>
    <w:rsid w:val="0010215F"/>
    <w:rsid w:val="00103313"/>
    <w:rsid w:val="00117BE4"/>
    <w:rsid w:val="001C588E"/>
    <w:rsid w:val="001D0324"/>
    <w:rsid w:val="001D16E8"/>
    <w:rsid w:val="001E25A6"/>
    <w:rsid w:val="00217116"/>
    <w:rsid w:val="00220F3A"/>
    <w:rsid w:val="002266DB"/>
    <w:rsid w:val="00232962"/>
    <w:rsid w:val="00232C13"/>
    <w:rsid w:val="002438F4"/>
    <w:rsid w:val="00251CBB"/>
    <w:rsid w:val="002558B6"/>
    <w:rsid w:val="002645EA"/>
    <w:rsid w:val="00266F7A"/>
    <w:rsid w:val="00277B90"/>
    <w:rsid w:val="00282877"/>
    <w:rsid w:val="002A1FF0"/>
    <w:rsid w:val="002E09E1"/>
    <w:rsid w:val="002E24BB"/>
    <w:rsid w:val="002E5B89"/>
    <w:rsid w:val="002E7119"/>
    <w:rsid w:val="00370716"/>
    <w:rsid w:val="00382A61"/>
    <w:rsid w:val="00382E44"/>
    <w:rsid w:val="003B42BB"/>
    <w:rsid w:val="003D2FFC"/>
    <w:rsid w:val="003D48F8"/>
    <w:rsid w:val="00402957"/>
    <w:rsid w:val="00423B4C"/>
    <w:rsid w:val="00425BE9"/>
    <w:rsid w:val="00445E17"/>
    <w:rsid w:val="004462A8"/>
    <w:rsid w:val="00464BE5"/>
    <w:rsid w:val="00482B7B"/>
    <w:rsid w:val="004A645F"/>
    <w:rsid w:val="0050715B"/>
    <w:rsid w:val="0052752F"/>
    <w:rsid w:val="005315F7"/>
    <w:rsid w:val="00536D75"/>
    <w:rsid w:val="00554111"/>
    <w:rsid w:val="005678A5"/>
    <w:rsid w:val="00570357"/>
    <w:rsid w:val="00571A55"/>
    <w:rsid w:val="00587428"/>
    <w:rsid w:val="00587C5E"/>
    <w:rsid w:val="005A651B"/>
    <w:rsid w:val="005D2F8C"/>
    <w:rsid w:val="0061455E"/>
    <w:rsid w:val="00651924"/>
    <w:rsid w:val="00665694"/>
    <w:rsid w:val="00680B63"/>
    <w:rsid w:val="006E0896"/>
    <w:rsid w:val="006F21F2"/>
    <w:rsid w:val="006F743D"/>
    <w:rsid w:val="007007E6"/>
    <w:rsid w:val="00724950"/>
    <w:rsid w:val="00727363"/>
    <w:rsid w:val="00730C0E"/>
    <w:rsid w:val="0073669A"/>
    <w:rsid w:val="00741B7D"/>
    <w:rsid w:val="00746FE9"/>
    <w:rsid w:val="0075327D"/>
    <w:rsid w:val="007540DD"/>
    <w:rsid w:val="00770A3E"/>
    <w:rsid w:val="00790AF3"/>
    <w:rsid w:val="007A4A6E"/>
    <w:rsid w:val="007B0136"/>
    <w:rsid w:val="007E0154"/>
    <w:rsid w:val="007E6A8B"/>
    <w:rsid w:val="00805EAD"/>
    <w:rsid w:val="008278D4"/>
    <w:rsid w:val="00866B36"/>
    <w:rsid w:val="00871055"/>
    <w:rsid w:val="008910F8"/>
    <w:rsid w:val="00895298"/>
    <w:rsid w:val="008A7482"/>
    <w:rsid w:val="008B57FC"/>
    <w:rsid w:val="008D510A"/>
    <w:rsid w:val="008F3FD4"/>
    <w:rsid w:val="00914CF1"/>
    <w:rsid w:val="009222EA"/>
    <w:rsid w:val="0094201C"/>
    <w:rsid w:val="00942270"/>
    <w:rsid w:val="00955867"/>
    <w:rsid w:val="00965521"/>
    <w:rsid w:val="009A1F97"/>
    <w:rsid w:val="009C0298"/>
    <w:rsid w:val="009C6238"/>
    <w:rsid w:val="009D29E4"/>
    <w:rsid w:val="009E4953"/>
    <w:rsid w:val="00A00EBF"/>
    <w:rsid w:val="00A01A7C"/>
    <w:rsid w:val="00A22B2B"/>
    <w:rsid w:val="00A32BB8"/>
    <w:rsid w:val="00A41938"/>
    <w:rsid w:val="00A4276A"/>
    <w:rsid w:val="00A82462"/>
    <w:rsid w:val="00A844AC"/>
    <w:rsid w:val="00A94157"/>
    <w:rsid w:val="00AA3A4C"/>
    <w:rsid w:val="00AB6A17"/>
    <w:rsid w:val="00AC2307"/>
    <w:rsid w:val="00AC5517"/>
    <w:rsid w:val="00AE6247"/>
    <w:rsid w:val="00B26B1C"/>
    <w:rsid w:val="00B44869"/>
    <w:rsid w:val="00B44898"/>
    <w:rsid w:val="00B5529C"/>
    <w:rsid w:val="00B61EA4"/>
    <w:rsid w:val="00B724FC"/>
    <w:rsid w:val="00BC5FD4"/>
    <w:rsid w:val="00BD59FD"/>
    <w:rsid w:val="00C00687"/>
    <w:rsid w:val="00C100E0"/>
    <w:rsid w:val="00C27461"/>
    <w:rsid w:val="00C27890"/>
    <w:rsid w:val="00C7029C"/>
    <w:rsid w:val="00C8344D"/>
    <w:rsid w:val="00CB6AF9"/>
    <w:rsid w:val="00CC47E3"/>
    <w:rsid w:val="00CF3AF6"/>
    <w:rsid w:val="00D214C6"/>
    <w:rsid w:val="00D344F5"/>
    <w:rsid w:val="00D459B9"/>
    <w:rsid w:val="00D52D69"/>
    <w:rsid w:val="00D63E36"/>
    <w:rsid w:val="00D7168F"/>
    <w:rsid w:val="00DA2073"/>
    <w:rsid w:val="00DC4C95"/>
    <w:rsid w:val="00DC5D21"/>
    <w:rsid w:val="00DD120A"/>
    <w:rsid w:val="00DE1B29"/>
    <w:rsid w:val="00E16E8F"/>
    <w:rsid w:val="00E27156"/>
    <w:rsid w:val="00E8789C"/>
    <w:rsid w:val="00EB4C6B"/>
    <w:rsid w:val="00ED4401"/>
    <w:rsid w:val="00ED67A4"/>
    <w:rsid w:val="00EE72B7"/>
    <w:rsid w:val="00F0782C"/>
    <w:rsid w:val="00F8144B"/>
    <w:rsid w:val="00F816B0"/>
    <w:rsid w:val="00FA60B2"/>
    <w:rsid w:val="00FB5295"/>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1A47F-94EC-4683-8B53-AF705702F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11</Pages>
  <Words>17669</Words>
  <Characters>100718</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1</cp:revision>
  <dcterms:created xsi:type="dcterms:W3CDTF">2025-01-07T13:49:00Z</dcterms:created>
  <dcterms:modified xsi:type="dcterms:W3CDTF">2025-01-1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Nyx5qaJ"/&gt;&lt;style id="http://www.zotero.org/styles/zmp-journal" locale="en-US" hasBibliography="1" bibliographyStyleHasBeenSet="1"/&gt;&lt;prefs&gt;&lt;pref name="fieldType" value="Field"/&gt;&lt;/prefs&gt;&lt;/data&gt;</vt:lpwstr>
  </property>
</Properties>
</file>